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C05DE" w14:textId="77777777" w:rsidR="00137C33" w:rsidRPr="006E0BA7" w:rsidRDefault="00137C33" w:rsidP="00137C33">
      <w:pPr>
        <w:rPr>
          <w:rFonts w:ascii="Times New Roman" w:hAnsi="Times New Roman" w:cs="Times New Roman"/>
          <w:sz w:val="24"/>
          <w:szCs w:val="20"/>
        </w:rPr>
      </w:pPr>
      <w:bookmarkStart w:id="0" w:name="_GoBack"/>
      <w:bookmarkEnd w:id="0"/>
      <w:r w:rsidRPr="006E0BA7">
        <w:rPr>
          <w:rFonts w:ascii="Times New Roman" w:hAnsi="Times New Roman" w:cs="Times New Roman"/>
          <w:sz w:val="24"/>
          <w:szCs w:val="20"/>
        </w:rPr>
        <w:t>Supplemental File 2. Study characteristics of included articles</w:t>
      </w:r>
    </w:p>
    <w:p w14:paraId="6B09EFC9" w14:textId="77777777" w:rsidR="00137C33" w:rsidRPr="006E0BA7" w:rsidRDefault="00137C33" w:rsidP="00137C3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1"/>
        <w:gridCol w:w="1710"/>
        <w:gridCol w:w="1004"/>
        <w:gridCol w:w="1335"/>
        <w:gridCol w:w="1284"/>
        <w:gridCol w:w="1335"/>
        <w:gridCol w:w="1088"/>
        <w:gridCol w:w="1350"/>
        <w:gridCol w:w="1528"/>
        <w:gridCol w:w="1442"/>
        <w:gridCol w:w="1433"/>
      </w:tblGrid>
      <w:tr w:rsidR="00EF183B" w:rsidRPr="006E0BA7" w14:paraId="13CE42F7" w14:textId="77777777" w:rsidTr="00EF183B">
        <w:trPr>
          <w:trHeight w:val="511"/>
        </w:trPr>
        <w:tc>
          <w:tcPr>
            <w:tcW w:w="306" w:type="pct"/>
          </w:tcPr>
          <w:p w14:paraId="7740DF90" w14:textId="77777777" w:rsidR="00137C33" w:rsidRPr="006E0BA7" w:rsidRDefault="00137C33" w:rsidP="00AA5C82">
            <w:pPr>
              <w:jc w:val="center"/>
              <w:rPr>
                <w:rFonts w:ascii="Times New Roman" w:eastAsia="Times New Roman" w:hAnsi="Times New Roman" w:cs="Times New Roman"/>
                <w:b/>
                <w:sz w:val="20"/>
                <w:szCs w:val="20"/>
              </w:rPr>
            </w:pPr>
            <w:bookmarkStart w:id="1" w:name="_Hlk45716099"/>
            <w:r w:rsidRPr="006E0BA7">
              <w:rPr>
                <w:rFonts w:ascii="Times New Roman" w:eastAsia="Times New Roman" w:hAnsi="Times New Roman" w:cs="Times New Roman"/>
                <w:b/>
                <w:sz w:val="20"/>
                <w:szCs w:val="20"/>
              </w:rPr>
              <w:t xml:space="preserve">Source </w:t>
            </w:r>
          </w:p>
        </w:tc>
        <w:tc>
          <w:tcPr>
            <w:tcW w:w="594" w:type="pct"/>
          </w:tcPr>
          <w:p w14:paraId="0ECD86BC"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Research objective</w:t>
            </w:r>
          </w:p>
        </w:tc>
        <w:tc>
          <w:tcPr>
            <w:tcW w:w="349" w:type="pct"/>
          </w:tcPr>
          <w:p w14:paraId="7DB691AA"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 xml:space="preserve">Study design </w:t>
            </w:r>
          </w:p>
        </w:tc>
        <w:tc>
          <w:tcPr>
            <w:tcW w:w="464" w:type="pct"/>
            <w:noWrap/>
          </w:tcPr>
          <w:p w14:paraId="5FFF2FE0"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Location and year</w:t>
            </w:r>
          </w:p>
        </w:tc>
        <w:tc>
          <w:tcPr>
            <w:tcW w:w="446" w:type="pct"/>
            <w:noWrap/>
          </w:tcPr>
          <w:p w14:paraId="5BDC8DCC"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Sampling strategy</w:t>
            </w:r>
          </w:p>
        </w:tc>
        <w:tc>
          <w:tcPr>
            <w:tcW w:w="464" w:type="pct"/>
          </w:tcPr>
          <w:p w14:paraId="3738BAC1"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 xml:space="preserve">Sample size </w:t>
            </w:r>
          </w:p>
        </w:tc>
        <w:tc>
          <w:tcPr>
            <w:tcW w:w="378" w:type="pct"/>
          </w:tcPr>
          <w:p w14:paraId="16614A51"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Population</w:t>
            </w:r>
          </w:p>
        </w:tc>
        <w:tc>
          <w:tcPr>
            <w:tcW w:w="469" w:type="pct"/>
            <w:noWrap/>
          </w:tcPr>
          <w:p w14:paraId="2D6CD4DA"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Mean age (range)</w:t>
            </w:r>
          </w:p>
        </w:tc>
        <w:tc>
          <w:tcPr>
            <w:tcW w:w="531" w:type="pct"/>
            <w:noWrap/>
          </w:tcPr>
          <w:p w14:paraId="432E775A"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Race/</w:t>
            </w:r>
          </w:p>
          <w:p w14:paraId="68A58E76"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 xml:space="preserve">ethnicity </w:t>
            </w:r>
          </w:p>
        </w:tc>
        <w:tc>
          <w:tcPr>
            <w:tcW w:w="501" w:type="pct"/>
          </w:tcPr>
          <w:p w14:paraId="32572BBF"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 xml:space="preserve">Sexual orientation  </w:t>
            </w:r>
          </w:p>
        </w:tc>
        <w:tc>
          <w:tcPr>
            <w:tcW w:w="498" w:type="pct"/>
          </w:tcPr>
          <w:p w14:paraId="553600EC" w14:textId="77777777" w:rsidR="00137C33" w:rsidRPr="006E0BA7" w:rsidRDefault="00137C33" w:rsidP="00AA5C82">
            <w:pPr>
              <w:jc w:val="center"/>
              <w:rPr>
                <w:rFonts w:ascii="Times New Roman" w:eastAsia="Times New Roman" w:hAnsi="Times New Roman" w:cs="Times New Roman"/>
                <w:b/>
                <w:sz w:val="20"/>
                <w:szCs w:val="20"/>
              </w:rPr>
            </w:pPr>
            <w:r w:rsidRPr="006E0BA7">
              <w:rPr>
                <w:rFonts w:ascii="Times New Roman" w:eastAsia="Times New Roman" w:hAnsi="Times New Roman" w:cs="Times New Roman"/>
                <w:b/>
                <w:sz w:val="20"/>
                <w:szCs w:val="20"/>
              </w:rPr>
              <w:t>Gender composition</w:t>
            </w:r>
          </w:p>
        </w:tc>
      </w:tr>
      <w:tr w:rsidR="00EF183B" w:rsidRPr="006E0BA7" w14:paraId="474BC232" w14:textId="77777777" w:rsidTr="00EF183B">
        <w:trPr>
          <w:trHeight w:val="2970"/>
        </w:trPr>
        <w:tc>
          <w:tcPr>
            <w:tcW w:w="306" w:type="pct"/>
          </w:tcPr>
          <w:p w14:paraId="6AEBC06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rnold &amp; Bailey, (2009)</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Arnold&lt;/Author&gt;&lt;Year&gt;2009&lt;/Year&gt;&lt;RecNum&gt;55&lt;/RecNum&gt;&lt;DisplayText&gt;&lt;style face="superscript"&gt;22&lt;/style&gt;&lt;/DisplayText&gt;&lt;record&gt;&lt;rec-number&gt;55&lt;/rec-number&gt;&lt;foreign-keys&gt;&lt;key app="EN" db-id="d0r0wt9e80ewwde2v93pvt5a5v52rztfrr2w" timestamp="1533304387"&gt;55&lt;/key&gt;&lt;/foreign-keys&gt;&lt;ref-type name="Journal Article"&gt;17&lt;/ref-type&gt;&lt;contributors&gt;&lt;authors&gt;&lt;author&gt;Arnold, Emily A&lt;/author&gt;&lt;author&gt;Bailey, Marlon M&lt;/author&gt;&lt;/authors&gt;&lt;/contributors&gt;&lt;titles&gt;&lt;title&gt;Constructing home and family: How the ballroom community supports African American GLBTQ youth in the face of HIV/AIDS&lt;/title&gt;&lt;secondary-title&gt;Journal of Gay &amp;amp; Lesbian Social Services&lt;/secondary-title&gt;&lt;/titles&gt;&lt;periodical&gt;&lt;full-title&gt;Journal of Gay &amp;amp; Lesbian Social Services&lt;/full-title&gt;&lt;abbr-1&gt;J. Gay Lesbian Soc. Serv&lt;/abbr-1&gt;&lt;/periodical&gt;&lt;pages&gt;171-188&lt;/pages&gt;&lt;volume&gt;21&lt;/volume&gt;&lt;number&gt;2-3&lt;/number&gt;&lt;dates&gt;&lt;year&gt;2009&lt;/year&gt;&lt;/dates&gt;&lt;isbn&gt;1053-8720&lt;/isbn&gt;&lt;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2</w:t>
            </w:r>
            <w:r w:rsidRPr="006E0BA7">
              <w:rPr>
                <w:rFonts w:ascii="Times New Roman" w:eastAsia="Times New Roman" w:hAnsi="Times New Roman" w:cs="Times New Roman"/>
                <w:sz w:val="20"/>
                <w:szCs w:val="20"/>
              </w:rPr>
              <w:fldChar w:fldCharType="end"/>
            </w:r>
          </w:p>
        </w:tc>
        <w:tc>
          <w:tcPr>
            <w:tcW w:w="594" w:type="pct"/>
          </w:tcPr>
          <w:p w14:paraId="714195A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plore role of gender and sexual identity in HIV prevention and treatment in ballroom community</w:t>
            </w:r>
          </w:p>
        </w:tc>
        <w:tc>
          <w:tcPr>
            <w:tcW w:w="349" w:type="pct"/>
          </w:tcPr>
          <w:p w14:paraId="7C17C85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ethnographic study </w:t>
            </w:r>
          </w:p>
        </w:tc>
        <w:tc>
          <w:tcPr>
            <w:tcW w:w="464" w:type="pct"/>
            <w:noWrap/>
          </w:tcPr>
          <w:p w14:paraId="376E92B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an Francisco Bay Area, California: 2006</w:t>
            </w:r>
          </w:p>
          <w:p w14:paraId="28005FB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Detroit, Michigan: 2001-2005 </w:t>
            </w:r>
          </w:p>
        </w:tc>
        <w:tc>
          <w:tcPr>
            <w:tcW w:w="446" w:type="pct"/>
            <w:noWrap/>
          </w:tcPr>
          <w:p w14:paraId="3164970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of members of the ballroom community </w:t>
            </w:r>
          </w:p>
        </w:tc>
        <w:tc>
          <w:tcPr>
            <w:tcW w:w="464" w:type="pct"/>
          </w:tcPr>
          <w:p w14:paraId="7B03573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embers of ballroom community: n = 40</w:t>
            </w:r>
          </w:p>
          <w:p w14:paraId="4A369B9F" w14:textId="77777777" w:rsidR="00137C33" w:rsidRPr="006E0BA7" w:rsidRDefault="00137C33" w:rsidP="00AA5C82">
            <w:pPr>
              <w:rPr>
                <w:rFonts w:ascii="Times New Roman" w:eastAsia="Times New Roman" w:hAnsi="Times New Roman" w:cs="Times New Roman"/>
                <w:sz w:val="20"/>
                <w:szCs w:val="20"/>
              </w:rPr>
            </w:pPr>
          </w:p>
          <w:p w14:paraId="2BFD024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IV/AIDS-prevention workers: n = 6</w:t>
            </w:r>
          </w:p>
        </w:tc>
        <w:tc>
          <w:tcPr>
            <w:tcW w:w="378" w:type="pct"/>
          </w:tcPr>
          <w:p w14:paraId="244DE7C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gay and bisexual men and transgender women who were members of the ballroom community</w:t>
            </w:r>
          </w:p>
        </w:tc>
        <w:tc>
          <w:tcPr>
            <w:tcW w:w="469" w:type="pct"/>
            <w:noWrap/>
          </w:tcPr>
          <w:p w14:paraId="5BC2037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NR)*</w:t>
            </w:r>
          </w:p>
          <w:p w14:paraId="3D0C4A0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study specified youth were interviewed  </w:t>
            </w:r>
          </w:p>
        </w:tc>
        <w:tc>
          <w:tcPr>
            <w:tcW w:w="531" w:type="pct"/>
            <w:noWrap/>
          </w:tcPr>
          <w:p w14:paraId="1B806E7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frican American: 100% </w:t>
            </w:r>
          </w:p>
        </w:tc>
        <w:tc>
          <w:tcPr>
            <w:tcW w:w="501" w:type="pct"/>
          </w:tcPr>
          <w:p w14:paraId="291AC47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and bisexual men and transgender women: 100%  </w:t>
            </w:r>
          </w:p>
        </w:tc>
        <w:tc>
          <w:tcPr>
            <w:tcW w:w="498" w:type="pct"/>
          </w:tcPr>
          <w:p w14:paraId="02EFDF0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and bisexual men and transgender women: 100%  </w:t>
            </w:r>
          </w:p>
        </w:tc>
      </w:tr>
      <w:tr w:rsidR="00EF183B" w:rsidRPr="006E0BA7" w14:paraId="4C8E22C6" w14:textId="77777777" w:rsidTr="00EF183B">
        <w:trPr>
          <w:trHeight w:val="2970"/>
        </w:trPr>
        <w:tc>
          <w:tcPr>
            <w:tcW w:w="306" w:type="pct"/>
          </w:tcPr>
          <w:p w14:paraId="4065C9E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uermeister et al.,  (2015)</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Bauermeister&lt;/Author&gt;&lt;Year&gt;2015&lt;/Year&gt;&lt;RecNum&gt;51&lt;/RecNum&gt;&lt;DisplayText&gt;&lt;style face="superscript"&gt;37&lt;/style&gt;&lt;/DisplayText&gt;&lt;record&gt;&lt;rec-number&gt;51&lt;/rec-number&gt;&lt;foreign-keys&gt;&lt;key app="EN" db-id="d0r0wt9e80ewwde2v93pvt5a5v52rztfrr2w" timestamp="1533304316"&gt;51&lt;/key&gt;&lt;/foreign-keys&gt;&lt;ref-type name="Journal Article"&gt;17&lt;/ref-type&gt;&lt;contributors&gt;&lt;authors&gt;&lt;author&gt;Bauermeister, José A&lt;/author&gt;&lt;author&gt;Pingel, Emily S&lt;/author&gt;&lt;author&gt;Jadwin-Cakmak, Laura&lt;/author&gt;&lt;author&gt;Harper, Gary W&lt;/author&gt;&lt;author&gt;Horvath, Keith&lt;/author&gt;&lt;author&gt;Weiss, Gretchen&lt;/author&gt;&lt;author&gt;Dittus, Patricia&lt;/author&gt;&lt;/authors&gt;&lt;/contributors&gt;&lt;titles&gt;&lt;title&gt;Acceptability and preliminary efficacy of a tailored online HIV/STI testing intervention for young men who have sex with men: the Get Connected! program&lt;/title&gt;&lt;secondary-title&gt;AIDS and Behavior&lt;/secondary-title&gt;&lt;/titles&gt;&lt;periodical&gt;&lt;full-title&gt;AIDS and Behavior&lt;/full-title&gt;&lt;abbr-1&gt;AIDS Behav.&lt;/abbr-1&gt;&lt;abbr-2&gt;AIDS Behav&lt;/abbr-2&gt;&lt;abbr-3&gt;AIDS &amp;amp; Behavior&lt;/abbr-3&gt;&lt;/periodical&gt;&lt;pages&gt;1860-1874&lt;/pages&gt;&lt;volume&gt;19&lt;/volume&gt;&lt;number&gt;10&lt;/number&gt;&lt;dates&gt;&lt;year&gt;2015&lt;/year&gt;&lt;/dates&gt;&lt;isbn&gt;1090-7165&lt;/isbn&gt;&lt;urls&gt;&lt;related-urls&gt;&lt;url&gt;https://link.springer.com/content/pdf/10.1007%2Fs10461-015-1009-y.pdf&lt;/url&gt;&lt;/related-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7</w:t>
            </w:r>
            <w:r w:rsidRPr="006E0BA7">
              <w:rPr>
                <w:rFonts w:ascii="Times New Roman" w:eastAsia="Times New Roman" w:hAnsi="Times New Roman" w:cs="Times New Roman"/>
                <w:sz w:val="20"/>
                <w:szCs w:val="20"/>
              </w:rPr>
              <w:fldChar w:fldCharType="end"/>
            </w:r>
          </w:p>
        </w:tc>
        <w:tc>
          <w:tcPr>
            <w:tcW w:w="594" w:type="pct"/>
          </w:tcPr>
          <w:p w14:paraId="1BFFE70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Test the feasibility, acceptability and preliminary efficacy of a test locator intended to promote HIV/STI testing among YMSM </w:t>
            </w:r>
          </w:p>
        </w:tc>
        <w:tc>
          <w:tcPr>
            <w:tcW w:w="349" w:type="pct"/>
          </w:tcPr>
          <w:p w14:paraId="434DF8C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RCT  </w:t>
            </w:r>
          </w:p>
        </w:tc>
        <w:tc>
          <w:tcPr>
            <w:tcW w:w="464" w:type="pct"/>
            <w:noWrap/>
          </w:tcPr>
          <w:p w14:paraId="214D442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Southeast Michigan </w:t>
            </w:r>
          </w:p>
        </w:tc>
        <w:tc>
          <w:tcPr>
            <w:tcW w:w="446" w:type="pct"/>
            <w:noWrap/>
          </w:tcPr>
          <w:p w14:paraId="2C3C7AE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Pride celebrations, online, and at public locations </w:t>
            </w:r>
          </w:p>
        </w:tc>
        <w:tc>
          <w:tcPr>
            <w:tcW w:w="464" w:type="pct"/>
          </w:tcPr>
          <w:p w14:paraId="2744285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130</w:t>
            </w:r>
          </w:p>
          <w:p w14:paraId="7CCB85F0" w14:textId="184572C9"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Follow-up n = 104 </w:t>
            </w:r>
            <w:r w:rsidR="00B9716C" w:rsidRPr="006E0BA7">
              <w:rPr>
                <w:rFonts w:ascii="Times New Roman" w:eastAsia="Times New Roman" w:hAnsi="Times New Roman" w:cs="Times New Roman"/>
                <w:sz w:val="20"/>
                <w:szCs w:val="20"/>
              </w:rPr>
              <w:t>(at 1 month)</w:t>
            </w:r>
          </w:p>
          <w:p w14:paraId="26DE3237"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35391C5B" w14:textId="77777777" w:rsidR="00137C33" w:rsidRPr="006E0BA7" w:rsidRDefault="00137C33" w:rsidP="00AA5C82">
            <w:pPr>
              <w:rPr>
                <w:rFonts w:ascii="Times New Roman" w:eastAsia="Times New Roman" w:hAnsi="Times New Roman" w:cs="Times New Roman"/>
                <w:sz w:val="20"/>
                <w:szCs w:val="20"/>
                <w:vertAlign w:val="subscript"/>
              </w:rPr>
            </w:pPr>
            <w:r w:rsidRPr="006E0BA7">
              <w:rPr>
                <w:rFonts w:ascii="Times New Roman" w:eastAsia="Times New Roman" w:hAnsi="Times New Roman" w:cs="Times New Roman"/>
                <w:sz w:val="20"/>
                <w:szCs w:val="20"/>
              </w:rPr>
              <w:t>YMSM</w:t>
            </w:r>
          </w:p>
        </w:tc>
        <w:tc>
          <w:tcPr>
            <w:tcW w:w="469" w:type="pct"/>
            <w:noWrap/>
          </w:tcPr>
          <w:p w14:paraId="6B01A79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1 (eligibility range: 15-24)</w:t>
            </w:r>
          </w:p>
        </w:tc>
        <w:tc>
          <w:tcPr>
            <w:tcW w:w="531" w:type="pct"/>
            <w:noWrap/>
          </w:tcPr>
          <w:p w14:paraId="3988736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65.6%</w:t>
            </w:r>
          </w:p>
          <w:p w14:paraId="42C0EF6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 19.5% </w:t>
            </w:r>
          </w:p>
          <w:p w14:paraId="7EACC48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Latino: 9.4% </w:t>
            </w:r>
          </w:p>
          <w:p w14:paraId="44FBD91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iddle Eastern: 7.8%</w:t>
            </w:r>
          </w:p>
          <w:p w14:paraId="0CC418C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sian/Pacific Islander: 6.3% </w:t>
            </w:r>
          </w:p>
        </w:tc>
        <w:tc>
          <w:tcPr>
            <w:tcW w:w="501" w:type="pct"/>
          </w:tcPr>
          <w:p w14:paraId="59F85B5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83.8%</w:t>
            </w:r>
          </w:p>
          <w:p w14:paraId="27D4336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4.6%</w:t>
            </w:r>
          </w:p>
          <w:p w14:paraId="12C3DAD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ome respondents identified as heterosexual, queer or same-gender loving</w:t>
            </w:r>
          </w:p>
        </w:tc>
        <w:tc>
          <w:tcPr>
            <w:tcW w:w="498" w:type="pct"/>
          </w:tcPr>
          <w:p w14:paraId="7EB04D3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is-male: 100% </w:t>
            </w:r>
          </w:p>
        </w:tc>
      </w:tr>
      <w:tr w:rsidR="00EF183B" w:rsidRPr="006E0BA7" w14:paraId="7B2DEB03" w14:textId="77777777" w:rsidTr="00EF183B">
        <w:trPr>
          <w:trHeight w:val="511"/>
        </w:trPr>
        <w:tc>
          <w:tcPr>
            <w:tcW w:w="306" w:type="pct"/>
          </w:tcPr>
          <w:p w14:paraId="03D8D4F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ke et al., (2001)</w:t>
            </w:r>
            <w:r w:rsidRPr="006E0BA7">
              <w:rPr>
                <w:rFonts w:ascii="Times New Roman" w:eastAsia="Times New Roman" w:hAnsi="Times New Roman" w:cs="Times New Roman"/>
                <w:sz w:val="20"/>
                <w:szCs w:val="20"/>
              </w:rPr>
              <w:fldChar w:fldCharType="begin">
                <w:fldData xml:space="preserve">PEVuZE5vdGU+PENpdGU+PEF1dGhvcj5CTEFLRTwvQXV0aG9yPjxZZWFyPjIwMDE8L1llYXI+PFJl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CTEFLRTwvQXV0aG9yPjxZZWFyPjIwMDE8L1llYXI+PFJl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7</w:t>
            </w:r>
            <w:r w:rsidRPr="006E0BA7">
              <w:rPr>
                <w:rFonts w:ascii="Times New Roman" w:eastAsia="Times New Roman" w:hAnsi="Times New Roman" w:cs="Times New Roman"/>
                <w:sz w:val="20"/>
                <w:szCs w:val="20"/>
              </w:rPr>
              <w:fldChar w:fldCharType="end"/>
            </w:r>
          </w:p>
        </w:tc>
        <w:tc>
          <w:tcPr>
            <w:tcW w:w="594" w:type="pct"/>
          </w:tcPr>
          <w:p w14:paraId="306F6CD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valuate associations between</w:t>
            </w:r>
            <w:r w:rsidRPr="006E0BA7">
              <w:rPr>
                <w:rFonts w:ascii="Times New Roman" w:eastAsia="Times New Roman" w:hAnsi="Times New Roman" w:cs="Times New Roman"/>
                <w:sz w:val="20"/>
                <w:szCs w:val="20"/>
              </w:rPr>
              <w:br/>
              <w:t>gay-sensitive HIV instruction and</w:t>
            </w:r>
            <w:r w:rsidRPr="006E0BA7">
              <w:rPr>
                <w:rFonts w:ascii="Times New Roman" w:eastAsia="Times New Roman" w:hAnsi="Times New Roman" w:cs="Times New Roman"/>
                <w:sz w:val="20"/>
                <w:szCs w:val="20"/>
              </w:rPr>
              <w:br/>
              <w:t>risk behaviors of GLB youths</w:t>
            </w:r>
          </w:p>
          <w:p w14:paraId="3DB01F4B"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28AD654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urvey </w:t>
            </w:r>
          </w:p>
        </w:tc>
        <w:tc>
          <w:tcPr>
            <w:tcW w:w="464" w:type="pct"/>
            <w:noWrap/>
          </w:tcPr>
          <w:p w14:paraId="1F121C6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ssachusetts: 1994-1995 </w:t>
            </w:r>
          </w:p>
        </w:tc>
        <w:tc>
          <w:tcPr>
            <w:tcW w:w="446" w:type="pct"/>
            <w:noWrap/>
          </w:tcPr>
          <w:p w14:paraId="14D827D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Youth Risk Behavior Survey multistage cluster sampling design plus census of HIV education </w:t>
            </w:r>
            <w:r w:rsidRPr="006E0BA7">
              <w:rPr>
                <w:rFonts w:ascii="Times New Roman" w:eastAsia="Times New Roman" w:hAnsi="Times New Roman" w:cs="Times New Roman"/>
                <w:sz w:val="20"/>
                <w:szCs w:val="20"/>
              </w:rPr>
              <w:lastRenderedPageBreak/>
              <w:t>teachers in same schools</w:t>
            </w:r>
          </w:p>
        </w:tc>
        <w:tc>
          <w:tcPr>
            <w:tcW w:w="464" w:type="pct"/>
          </w:tcPr>
          <w:p w14:paraId="437DDC3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GLB students = 151</w:t>
            </w:r>
          </w:p>
        </w:tc>
        <w:tc>
          <w:tcPr>
            <w:tcW w:w="378" w:type="pct"/>
          </w:tcPr>
          <w:p w14:paraId="4E770EA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LB students</w:t>
            </w:r>
          </w:p>
        </w:tc>
        <w:tc>
          <w:tcPr>
            <w:tcW w:w="469" w:type="pct"/>
            <w:noWrap/>
          </w:tcPr>
          <w:p w14:paraId="4879746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14 to ≥18)</w:t>
            </w:r>
          </w:p>
          <w:p w14:paraId="76748B68"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701500C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GLB students:</w:t>
            </w:r>
          </w:p>
          <w:p w14:paraId="70CABC3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non-Hispanic: 69.0%</w:t>
            </w:r>
          </w:p>
          <w:p w14:paraId="2CA3443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non-Hispanic: 7.8%</w:t>
            </w:r>
          </w:p>
          <w:p w14:paraId="0E7C379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Hispanic or Latino: 5.1%</w:t>
            </w:r>
          </w:p>
          <w:p w14:paraId="4E6E48C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 or Pacific Islander: 4.7%</w:t>
            </w:r>
          </w:p>
          <w:p w14:paraId="77EA730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erican Indian or Alaskan Native: 5.3%</w:t>
            </w:r>
          </w:p>
          <w:p w14:paraId="784B95A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8.2%</w:t>
            </w:r>
          </w:p>
        </w:tc>
        <w:tc>
          <w:tcPr>
            <w:tcW w:w="501" w:type="pct"/>
          </w:tcPr>
          <w:p w14:paraId="06B8236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 xml:space="preserve">Of total sample: </w:t>
            </w:r>
          </w:p>
          <w:p w14:paraId="6133A94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eterosexual: 94.5%</w:t>
            </w:r>
          </w:p>
          <w:p w14:paraId="15F291E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LB: 4.2%</w:t>
            </w:r>
          </w:p>
          <w:p w14:paraId="15D3A40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ot sure: 1.3%</w:t>
            </w:r>
          </w:p>
        </w:tc>
        <w:tc>
          <w:tcPr>
            <w:tcW w:w="498" w:type="pct"/>
          </w:tcPr>
          <w:p w14:paraId="7348965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GLB students:</w:t>
            </w:r>
          </w:p>
          <w:p w14:paraId="42BC030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57.5%</w:t>
            </w:r>
          </w:p>
          <w:p w14:paraId="41CD471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 42.6%</w:t>
            </w:r>
          </w:p>
        </w:tc>
      </w:tr>
      <w:tr w:rsidR="00EF183B" w:rsidRPr="006E0BA7" w14:paraId="617A9609" w14:textId="77777777" w:rsidTr="00EF183B">
        <w:trPr>
          <w:trHeight w:val="511"/>
        </w:trPr>
        <w:tc>
          <w:tcPr>
            <w:tcW w:w="306" w:type="pct"/>
          </w:tcPr>
          <w:p w14:paraId="2B9DDD3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owen et al., (2008)</w:t>
            </w:r>
            <w:r w:rsidRPr="006E0BA7">
              <w:rPr>
                <w:rFonts w:ascii="Times New Roman" w:eastAsia="Times New Roman" w:hAnsi="Times New Roman" w:cs="Times New Roman"/>
                <w:sz w:val="20"/>
                <w:szCs w:val="20"/>
              </w:rPr>
              <w:fldChar w:fldCharType="begin">
                <w:fldData xml:space="preserve">PEVuZE5vdGU+PENpdGU+PEF1dGhvcj5Cb3dlbjwvQXV0aG9yPjxZZWFyPjIwMDg8L1llYXI+PFJl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Tg3NzAwMjEmI3g5O2h0dHA6Ly9zZnhob3N0ZWQu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Cb3dlbjwvQXV0aG9yPjxZZWFyPjIwMDg8L1llYXI+PFJl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0</w:t>
            </w:r>
            <w:r w:rsidRPr="006E0BA7">
              <w:rPr>
                <w:rFonts w:ascii="Times New Roman" w:eastAsia="Times New Roman" w:hAnsi="Times New Roman" w:cs="Times New Roman"/>
                <w:sz w:val="20"/>
                <w:szCs w:val="20"/>
              </w:rPr>
              <w:fldChar w:fldCharType="end"/>
            </w:r>
          </w:p>
        </w:tc>
        <w:tc>
          <w:tcPr>
            <w:tcW w:w="594" w:type="pct"/>
          </w:tcPr>
          <w:p w14:paraId="623D061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amine the feasibility, acceptability, and module specific effects of an online HIV risk reduction program </w:t>
            </w:r>
          </w:p>
        </w:tc>
        <w:tc>
          <w:tcPr>
            <w:tcW w:w="349" w:type="pct"/>
          </w:tcPr>
          <w:p w14:paraId="5A204CA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e-post study, no comparison group</w:t>
            </w:r>
          </w:p>
        </w:tc>
        <w:tc>
          <w:tcPr>
            <w:tcW w:w="464" w:type="pct"/>
            <w:noWrap/>
          </w:tcPr>
          <w:p w14:paraId="242A169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Online/nationwide </w:t>
            </w:r>
          </w:p>
        </w:tc>
        <w:tc>
          <w:tcPr>
            <w:tcW w:w="446" w:type="pct"/>
            <w:noWrap/>
          </w:tcPr>
          <w:p w14:paraId="7DB04F0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through Internet banner ads </w:t>
            </w:r>
          </w:p>
        </w:tc>
        <w:tc>
          <w:tcPr>
            <w:tcW w:w="464" w:type="pct"/>
          </w:tcPr>
          <w:p w14:paraId="6FD3B82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aseline n = 425 </w:t>
            </w:r>
          </w:p>
          <w:p w14:paraId="284C5B1B" w14:textId="7378970B"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Follow-up n = 294 </w:t>
            </w:r>
            <w:r w:rsidR="00B64840" w:rsidRPr="006E0BA7">
              <w:rPr>
                <w:rFonts w:ascii="Times New Roman" w:eastAsia="Times New Roman" w:hAnsi="Times New Roman" w:cs="Times New Roman"/>
                <w:sz w:val="20"/>
                <w:szCs w:val="20"/>
              </w:rPr>
              <w:t>(at post-test 3)</w:t>
            </w:r>
          </w:p>
          <w:p w14:paraId="144FD16F"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552252C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Rural MSM</w:t>
            </w:r>
          </w:p>
        </w:tc>
        <w:tc>
          <w:tcPr>
            <w:tcW w:w="469" w:type="pct"/>
            <w:noWrap/>
          </w:tcPr>
          <w:p w14:paraId="20CDC89A" w14:textId="5415865B"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NR (eligibility range: 18 years or older) </w:t>
            </w:r>
          </w:p>
        </w:tc>
        <w:tc>
          <w:tcPr>
            <w:tcW w:w="531" w:type="pct"/>
            <w:noWrap/>
          </w:tcPr>
          <w:p w14:paraId="1195738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t post-test 3:</w:t>
            </w:r>
          </w:p>
          <w:p w14:paraId="2D7E6CC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on-Hispanic White: 77.2%</w:t>
            </w:r>
          </w:p>
          <w:p w14:paraId="662084A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ispanic: 8.8%</w:t>
            </w:r>
          </w:p>
          <w:p w14:paraId="088E03D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sian/Asian Pacific Islander, African American, Native American, other: 13.9% </w:t>
            </w:r>
          </w:p>
        </w:tc>
        <w:tc>
          <w:tcPr>
            <w:tcW w:w="501" w:type="pct"/>
          </w:tcPr>
          <w:p w14:paraId="4B36FF2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t post-test 3:</w:t>
            </w:r>
          </w:p>
          <w:p w14:paraId="17E7CBD9" w14:textId="29C37669"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84.4%</w:t>
            </w:r>
          </w:p>
          <w:p w14:paraId="3283F24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5.3%</w:t>
            </w:r>
          </w:p>
          <w:p w14:paraId="0AF2CC0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eterosexual: 0.3%</w:t>
            </w:r>
          </w:p>
          <w:p w14:paraId="1F8A563B" w14:textId="77777777" w:rsidR="00137C33" w:rsidRPr="006E0BA7" w:rsidRDefault="00137C33" w:rsidP="00AA5C82">
            <w:pPr>
              <w:rPr>
                <w:rFonts w:ascii="Times New Roman" w:eastAsia="Times New Roman" w:hAnsi="Times New Roman" w:cs="Times New Roman"/>
                <w:sz w:val="20"/>
                <w:szCs w:val="20"/>
              </w:rPr>
            </w:pPr>
          </w:p>
          <w:p w14:paraId="191ACA8F" w14:textId="77777777" w:rsidR="00137C33" w:rsidRPr="006E0BA7" w:rsidRDefault="00137C33" w:rsidP="00AA5C82">
            <w:pPr>
              <w:rPr>
                <w:rFonts w:ascii="Times New Roman" w:eastAsia="Times New Roman" w:hAnsi="Times New Roman" w:cs="Times New Roman"/>
                <w:sz w:val="20"/>
                <w:szCs w:val="20"/>
              </w:rPr>
            </w:pPr>
          </w:p>
          <w:p w14:paraId="33D9A179" w14:textId="77777777" w:rsidR="00137C33" w:rsidRPr="006E0BA7" w:rsidRDefault="00137C33" w:rsidP="00AA5C82">
            <w:pPr>
              <w:rPr>
                <w:rFonts w:ascii="Times New Roman" w:eastAsia="Times New Roman" w:hAnsi="Times New Roman" w:cs="Times New Roman"/>
                <w:sz w:val="20"/>
                <w:szCs w:val="20"/>
              </w:rPr>
            </w:pPr>
          </w:p>
          <w:p w14:paraId="3F146A69" w14:textId="77777777" w:rsidR="00137C33" w:rsidRPr="006E0BA7" w:rsidRDefault="00137C33" w:rsidP="00AA5C82">
            <w:pPr>
              <w:jc w:val="center"/>
              <w:rPr>
                <w:rFonts w:ascii="Times New Roman" w:eastAsia="Times New Roman" w:hAnsi="Times New Roman" w:cs="Times New Roman"/>
                <w:sz w:val="20"/>
                <w:szCs w:val="20"/>
              </w:rPr>
            </w:pPr>
          </w:p>
        </w:tc>
        <w:tc>
          <w:tcPr>
            <w:tcW w:w="498" w:type="pct"/>
          </w:tcPr>
          <w:p w14:paraId="0D43149D" w14:textId="77777777" w:rsidR="00137C33" w:rsidRPr="006E0BA7" w:rsidRDefault="00137C33" w:rsidP="00AA5C82">
            <w:r w:rsidRPr="006E0BA7">
              <w:rPr>
                <w:rFonts w:ascii="Times New Roman" w:eastAsia="Times New Roman" w:hAnsi="Times New Roman" w:cs="Times New Roman"/>
                <w:sz w:val="20"/>
                <w:szCs w:val="20"/>
              </w:rPr>
              <w:t xml:space="preserve">Male: 100%  </w:t>
            </w:r>
          </w:p>
        </w:tc>
      </w:tr>
      <w:tr w:rsidR="00EF183B" w:rsidRPr="006E0BA7" w14:paraId="065E64DC" w14:textId="77777777" w:rsidTr="00EF183B">
        <w:trPr>
          <w:trHeight w:val="511"/>
        </w:trPr>
        <w:tc>
          <w:tcPr>
            <w:tcW w:w="306" w:type="pct"/>
          </w:tcPr>
          <w:p w14:paraId="36DAD0A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rockenbrough (2016)</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Brockenbrough&lt;/Author&gt;&lt;Year&gt;2016&lt;/Year&gt;&lt;RecNum&gt;57&lt;/RecNum&gt;&lt;DisplayText&gt;&lt;style face="superscript"&gt;26&lt;/style&gt;&lt;/DisplayText&gt;&lt;record&gt;&lt;rec-number&gt;57&lt;/rec-number&gt;&lt;foreign-keys&gt;&lt;key app="EN" db-id="d0r0wt9e80ewwde2v93pvt5a5v52rztfrr2w" timestamp="1534444234"&gt;57&lt;/key&gt;&lt;/foreign-keys&gt;&lt;ref-type name="Journal Article"&gt;17&lt;/ref-type&gt;&lt;contributors&gt;&lt;authors&gt;&lt;author&gt;Brockenbrough, Ed&lt;/author&gt;&lt;/authors&gt;&lt;/contributors&gt;&lt;titles&gt;&lt;title&gt;Becoming queerly responsive: Culturally responsive pedagogy for Black and Latino urban queer youth&lt;/title&gt;&lt;secondary-title&gt;Urban Education&lt;/secondary-title&gt;&lt;/titles&gt;&lt;periodical&gt;&lt;full-title&gt;Urban Education&lt;/full-title&gt;&lt;abbr-1&gt;Urban Educ.&lt;/abbr-1&gt;&lt;/periodical&gt;&lt;pages&gt;170-196&lt;/pages&gt;&lt;volume&gt;51&lt;/volume&gt;&lt;number&gt;2&lt;/number&gt;&lt;dates&gt;&lt;year&gt;2016&lt;/year&gt;&lt;/dates&gt;&lt;isbn&gt;0042-0859&lt;/isbn&gt;&lt;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6</w:t>
            </w:r>
            <w:r w:rsidRPr="006E0BA7">
              <w:rPr>
                <w:rFonts w:ascii="Times New Roman" w:eastAsia="Times New Roman" w:hAnsi="Times New Roman" w:cs="Times New Roman"/>
                <w:sz w:val="20"/>
                <w:szCs w:val="20"/>
              </w:rPr>
              <w:fldChar w:fldCharType="end"/>
            </w:r>
          </w:p>
        </w:tc>
        <w:tc>
          <w:tcPr>
            <w:tcW w:w="594" w:type="pct"/>
          </w:tcPr>
          <w:p w14:paraId="03837A6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Describes a center’s work in HIV/AIDS prevention with Black and Latino urban queer youth </w:t>
            </w:r>
          </w:p>
        </w:tc>
        <w:tc>
          <w:tcPr>
            <w:tcW w:w="349" w:type="pct"/>
          </w:tcPr>
          <w:p w14:paraId="65FB6BD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thnography </w:t>
            </w:r>
          </w:p>
        </w:tc>
        <w:tc>
          <w:tcPr>
            <w:tcW w:w="464" w:type="pct"/>
            <w:noWrap/>
          </w:tcPr>
          <w:p w14:paraId="7964768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idsize city in the northeastern US</w:t>
            </w:r>
          </w:p>
        </w:tc>
        <w:tc>
          <w:tcPr>
            <w:tcW w:w="446" w:type="pct"/>
            <w:noWrap/>
          </w:tcPr>
          <w:p w14:paraId="1E2358E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onvenience sample of youth at Midtown AIDS Center (MAC)</w:t>
            </w:r>
          </w:p>
        </w:tc>
        <w:tc>
          <w:tcPr>
            <w:tcW w:w="464" w:type="pct"/>
          </w:tcPr>
          <w:p w14:paraId="4D16838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otal n for youth = 10</w:t>
            </w:r>
          </w:p>
        </w:tc>
        <w:tc>
          <w:tcPr>
            <w:tcW w:w="378" w:type="pct"/>
          </w:tcPr>
          <w:p w14:paraId="73C1150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 and Latino urban queer youth </w:t>
            </w:r>
          </w:p>
        </w:tc>
        <w:tc>
          <w:tcPr>
            <w:tcW w:w="469" w:type="pct"/>
            <w:noWrap/>
          </w:tcPr>
          <w:p w14:paraId="514FB95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16-22)</w:t>
            </w:r>
          </w:p>
        </w:tc>
        <w:tc>
          <w:tcPr>
            <w:tcW w:w="531" w:type="pct"/>
            <w:noWrap/>
          </w:tcPr>
          <w:p w14:paraId="7A85AFF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80%</w:t>
            </w:r>
          </w:p>
          <w:p w14:paraId="75BD935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and Latino: 20%</w:t>
            </w:r>
          </w:p>
        </w:tc>
        <w:tc>
          <w:tcPr>
            <w:tcW w:w="501" w:type="pct"/>
          </w:tcPr>
          <w:p w14:paraId="04CB4CC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er males: 80%</w:t>
            </w:r>
          </w:p>
        </w:tc>
        <w:tc>
          <w:tcPr>
            <w:tcW w:w="498" w:type="pct"/>
          </w:tcPr>
          <w:p w14:paraId="064E0B40" w14:textId="63F673CA"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80%</w:t>
            </w:r>
          </w:p>
          <w:p w14:paraId="7B12414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females: 20%</w:t>
            </w:r>
          </w:p>
        </w:tc>
      </w:tr>
      <w:tr w:rsidR="00EF183B" w:rsidRPr="006E0BA7" w14:paraId="2E6C0BB4" w14:textId="77777777" w:rsidTr="00EF183B">
        <w:trPr>
          <w:trHeight w:val="2970"/>
        </w:trPr>
        <w:tc>
          <w:tcPr>
            <w:tcW w:w="306" w:type="pct"/>
          </w:tcPr>
          <w:p w14:paraId="6E50045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Cotten &amp; Garofalo (2016)</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Cotten&lt;/Author&gt;&lt;Year&gt;2016&lt;/Year&gt;&lt;RecNum&gt;27&lt;/RecNum&gt;&lt;DisplayText&gt;&lt;style face="superscript"&gt;33&lt;/style&gt;&lt;/DisplayText&gt;&lt;record&gt;&lt;rec-number&gt;27&lt;/rec-number&gt;&lt;foreign-keys&gt;&lt;key app="EN" db-id="d0r0wt9e80ewwde2v93pvt5a5v52rztfrr2w" timestamp="1533302238"&gt;27&lt;/key&gt;&lt;/foreign-keys&gt;&lt;ref-type name="Journal Article"&gt;17&lt;/ref-type&gt;&lt;contributors&gt;&lt;authors&gt;&lt;author&gt;Cotten, Christopher&lt;/author&gt;&lt;author&gt;Garofalo, Robert&lt;/author&gt;&lt;/authors&gt;&lt;/contributors&gt;&lt;auth-address&gt;Cotten, Christopher: ccotten1@uwf.edu&lt;/auth-address&gt;&lt;titles&gt;&lt;title&gt;Project life skills: Developing the content of a multidimensional HIV-prevention curriculum for young transgender women aged 16 to 24&lt;/title&gt;&lt;secondary-title&gt;Journal of HIV/AIDS &amp;amp; Social Services&lt;/secondary-title&gt;&lt;/titles&gt;&lt;periodical&gt;&lt;full-title&gt;Journal of Hiv/AIDS &amp;amp; Social Services&lt;/full-title&gt;&lt;abbr-1&gt;J. HIV AIDS Soc. Serv.&lt;/abbr-1&gt;&lt;abbr-2&gt;J HIV AIDS Soc Serv&lt;/abbr-2&gt;&lt;/periodical&gt;&lt;pages&gt;99-113&lt;/pages&gt;&lt;volume&gt;15&lt;/volume&gt;&lt;number&gt;1&lt;/number&gt;&lt;dates&gt;&lt;year&gt;2016&lt;/year&gt;&lt;pub-dates&gt;&lt;date&gt;Jan&lt;/date&gt;&lt;/pub-dates&gt;&lt;/dates&gt;&lt;accession-num&gt;2016-14768-007&lt;/accession-num&gt;&lt;urls&gt;&lt;related-urls&gt;&lt;url&gt;http://ovidsp.ovid.com/ovidweb.cgi?T=JS&amp;amp;CSC=Y&amp;amp;NEWS=N&amp;amp;PAGE=fulltext&amp;amp;D=psyc13&amp;amp;AN=2016-14768-007&amp;#x9;http://sfx.library.cdc.gov/cdc?sid=OVID:psycdb&amp;amp;id=pmid:&amp;amp;id=10.1080%2F15381501.2015.1074976&amp;amp;issn=1538-1501&amp;amp;isbn=&amp;amp;volume=15&amp;amp;issue=1&amp;amp;spage=99&amp;amp;pages=99-113&amp;amp;date=2016&amp;amp;title=Journal+of+HIV%2FAIDS+%26+Social+Services&amp;amp;atitle=Project+life+skills%3A+Developing+the+content+of+a+multidimensional+HIV-prevention+curriculum+for+young+transgender+women+aged+16+to+24.&amp;amp;aulast=Cotten&amp;amp;pid=%3Cauthor%3ECotten%2C+Christopher%2CGarofalo%2C+Robert%3C%2Fauthor%3E&amp;amp;%3CAN%3E2016-14768-007%3C%2FAN%3E&amp;amp;%3CDT%3EJournal+Article%3C%2FDT%3E&lt;/url&gt;&lt;url&gt;https://ieeexplore.ieee.org/document/7742367/&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3</w:t>
            </w:r>
            <w:r w:rsidRPr="006E0BA7">
              <w:rPr>
                <w:rFonts w:ascii="Times New Roman" w:eastAsia="Times New Roman" w:hAnsi="Times New Roman" w:cs="Times New Roman"/>
                <w:sz w:val="20"/>
                <w:szCs w:val="20"/>
              </w:rPr>
              <w:fldChar w:fldCharType="end"/>
            </w:r>
          </w:p>
        </w:tc>
        <w:tc>
          <w:tcPr>
            <w:tcW w:w="594" w:type="pct"/>
          </w:tcPr>
          <w:p w14:paraId="0EC3753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Describe feasibility trial for an HIV prevention intervention for young transgender women </w:t>
            </w:r>
          </w:p>
        </w:tc>
        <w:tc>
          <w:tcPr>
            <w:tcW w:w="349" w:type="pct"/>
          </w:tcPr>
          <w:p w14:paraId="7B73AEB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e-post study, no comparison group</w:t>
            </w:r>
          </w:p>
        </w:tc>
        <w:tc>
          <w:tcPr>
            <w:tcW w:w="464" w:type="pct"/>
            <w:noWrap/>
          </w:tcPr>
          <w:p w14:paraId="200395F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 large metropolitan area </w:t>
            </w:r>
          </w:p>
        </w:tc>
        <w:tc>
          <w:tcPr>
            <w:tcW w:w="446" w:type="pct"/>
            <w:noWrap/>
          </w:tcPr>
          <w:p w14:paraId="449D617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w:t>
            </w:r>
          </w:p>
        </w:tc>
        <w:tc>
          <w:tcPr>
            <w:tcW w:w="464" w:type="pct"/>
          </w:tcPr>
          <w:p w14:paraId="64B14E0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51</w:t>
            </w:r>
          </w:p>
          <w:p w14:paraId="010A3730" w14:textId="184AD03C"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ollow-up n = 43</w:t>
            </w:r>
            <w:r w:rsidR="00B64840">
              <w:rPr>
                <w:rFonts w:ascii="Times New Roman" w:eastAsia="Times New Roman" w:hAnsi="Times New Roman" w:cs="Times New Roman"/>
                <w:sz w:val="20"/>
                <w:szCs w:val="20"/>
              </w:rPr>
              <w:t xml:space="preserve"> </w:t>
            </w:r>
            <w:r w:rsidR="00B64840" w:rsidRPr="006E0BA7">
              <w:rPr>
                <w:rFonts w:ascii="Times New Roman" w:eastAsia="Times New Roman" w:hAnsi="Times New Roman" w:cs="Times New Roman"/>
                <w:sz w:val="20"/>
                <w:szCs w:val="20"/>
              </w:rPr>
              <w:t>(at 3 months)</w:t>
            </w:r>
          </w:p>
          <w:p w14:paraId="7FF3D01A"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478360F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Young transgender women </w:t>
            </w:r>
          </w:p>
        </w:tc>
        <w:tc>
          <w:tcPr>
            <w:tcW w:w="469" w:type="pct"/>
            <w:noWrap/>
          </w:tcPr>
          <w:p w14:paraId="162BE24A" w14:textId="77777777" w:rsidR="00137C33" w:rsidRPr="006E0BA7" w:rsidRDefault="00137C33" w:rsidP="00AA5C82">
            <w:pPr>
              <w:rPr>
                <w:rFonts w:cs="Arial"/>
                <w:color w:val="000000"/>
                <w:sz w:val="18"/>
                <w:szCs w:val="18"/>
                <w:shd w:val="clear" w:color="auto" w:fill="FFFFFF"/>
              </w:rPr>
            </w:pPr>
            <w:r w:rsidRPr="006E0BA7">
              <w:rPr>
                <w:rFonts w:ascii="Times New Roman" w:eastAsia="Times New Roman" w:hAnsi="Times New Roman" w:cs="Times New Roman"/>
                <w:sz w:val="20"/>
                <w:szCs w:val="20"/>
              </w:rPr>
              <w:t>NR (eligibility range: 16-24)</w:t>
            </w:r>
          </w:p>
        </w:tc>
        <w:tc>
          <w:tcPr>
            <w:tcW w:w="531" w:type="pct"/>
            <w:noWrap/>
          </w:tcPr>
          <w:p w14:paraId="2C94DC5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501" w:type="pct"/>
          </w:tcPr>
          <w:p w14:paraId="65D5DCE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498" w:type="pct"/>
          </w:tcPr>
          <w:p w14:paraId="588982C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Transgender women: 100%  </w:t>
            </w:r>
          </w:p>
        </w:tc>
      </w:tr>
      <w:tr w:rsidR="00EF183B" w:rsidRPr="006E0BA7" w14:paraId="1D2FBB0B" w14:textId="77777777" w:rsidTr="00EF183B">
        <w:trPr>
          <w:trHeight w:val="511"/>
        </w:trPr>
        <w:tc>
          <w:tcPr>
            <w:tcW w:w="306" w:type="pct"/>
          </w:tcPr>
          <w:p w14:paraId="0209BD5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stes (2017)</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Estes&lt;/Author&gt;&lt;Year&gt;2017&lt;/Year&gt;&lt;RecNum&gt;28&lt;/RecNum&gt;&lt;DisplayText&gt;&lt;style face="superscript"&gt;31&lt;/style&gt;&lt;/DisplayText&gt;&lt;record&gt;&lt;rec-number&gt;28&lt;/rec-number&gt;&lt;foreign-keys&gt;&lt;key app="EN" db-id="d0r0wt9e80ewwde2v93pvt5a5v52rztfrr2w" timestamp="1533302248"&gt;28&lt;/key&gt;&lt;/foreign-keys&gt;&lt;ref-type name="Journal Article"&gt;17&lt;/ref-type&gt;&lt;contributors&gt;&lt;authors&gt;&lt;author&gt;Estes, Michelle L.&lt;/author&gt;&lt;/authors&gt;&lt;/contributors&gt;&lt;auth-address&gt;Estes, Michelle L.: mle3k@mtmail.mtsu.edu&lt;/auth-address&gt;&lt;titles&gt;&lt;title&gt;&amp;quot;If there&amp;apos;s one benefit, you&amp;apos;re not going to get pregnant&amp;quot;: The sexual miseducation of gay, lesbian, and bisexual individuals&lt;/title&gt;&lt;secondary-title&gt;Sex Roles&lt;/secondary-title&gt;&lt;/titles&gt;&lt;periodical&gt;&lt;full-title&gt;Sex Roles&lt;/full-title&gt;&lt;abbr-1&gt;Sex Roles&lt;/abbr-1&gt;&lt;abbr-2&gt;Sex Roles&lt;/abbr-2&gt;&lt;/periodical&gt;&lt;pages&gt;615-627&lt;/pages&gt;&lt;volume&gt;77&lt;/volume&gt;&lt;number&gt;9-10&lt;/number&gt;&lt;dates&gt;&lt;year&gt;2017&lt;/year&gt;&lt;pub-dates&gt;&lt;date&gt;Mar&lt;/date&gt;&lt;/pub-dates&gt;&lt;/dates&gt;&lt;accession-num&gt;2017-11574-001&lt;/accession-num&gt;&lt;urls&gt;&lt;related-urls&gt;&lt;url&gt;http://ovidsp.ovid.com/ovidweb.cgi?T=JS&amp;amp;CSC=Y&amp;amp;NEWS=N&amp;amp;PAGE=fulltext&amp;amp;D=psyc13&amp;amp;AN=2017-11574-001&amp;#x9;http://sfx.library.cdc.gov/cdc?sid=OVID:psycdb&amp;amp;id=pmid:&amp;amp;id=10.1007%2Fs11199-017-0749-8&amp;amp;issn=0360-0025&amp;amp;isbn=&amp;amp;volume=&amp;amp;issue=&amp;amp;spage=No&amp;amp;pages=No+Pagination+Specified&amp;amp;date=2017&amp;amp;title=Sex+Roles&amp;amp;atitle=%22if+there%27s+one+benefit%2C+you%27re+not+going+to+get+pregnant%22%3A+The+sexual+miseducation+of+gay%2C+lesbian%2C+and+bisexual+individuals.&amp;amp;aulast=Estes&amp;amp;pid=%3Cauthor%3EEstes%2C+Michelle+L%3C%2Fauthor%3E&amp;amp;%3CAN%3E2017-11574-001%3C%2FAN%3E&amp;amp;%3CDT%3E%3C%2FDT%3E&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1</w:t>
            </w:r>
            <w:r w:rsidRPr="006E0BA7">
              <w:rPr>
                <w:rFonts w:ascii="Times New Roman" w:eastAsia="Times New Roman" w:hAnsi="Times New Roman" w:cs="Times New Roman"/>
                <w:sz w:val="20"/>
                <w:szCs w:val="20"/>
              </w:rPr>
              <w:fldChar w:fldCharType="end"/>
            </w:r>
          </w:p>
        </w:tc>
        <w:tc>
          <w:tcPr>
            <w:tcW w:w="594" w:type="pct"/>
          </w:tcPr>
          <w:p w14:paraId="4AB0F73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amine LGB young adults views on school-based sex education </w:t>
            </w:r>
          </w:p>
        </w:tc>
        <w:tc>
          <w:tcPr>
            <w:tcW w:w="349" w:type="pct"/>
          </w:tcPr>
          <w:p w14:paraId="0207C4B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emi-structured interviews </w:t>
            </w:r>
          </w:p>
        </w:tc>
        <w:tc>
          <w:tcPr>
            <w:tcW w:w="464" w:type="pct"/>
            <w:noWrap/>
          </w:tcPr>
          <w:p w14:paraId="7F121D2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imarily at a large southeastern university, 2015</w:t>
            </w:r>
          </w:p>
        </w:tc>
        <w:tc>
          <w:tcPr>
            <w:tcW w:w="446" w:type="pct"/>
            <w:noWrap/>
          </w:tcPr>
          <w:p w14:paraId="74F66E3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a public university, referrals </w:t>
            </w:r>
          </w:p>
        </w:tc>
        <w:tc>
          <w:tcPr>
            <w:tcW w:w="464" w:type="pct"/>
          </w:tcPr>
          <w:p w14:paraId="2CEF122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10</w:t>
            </w:r>
          </w:p>
        </w:tc>
        <w:tc>
          <w:tcPr>
            <w:tcW w:w="378" w:type="pct"/>
          </w:tcPr>
          <w:p w14:paraId="6A98BB8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LGB young adults </w:t>
            </w:r>
          </w:p>
          <w:p w14:paraId="005F4E4A" w14:textId="77777777" w:rsidR="00137C33" w:rsidRPr="006E0BA7" w:rsidRDefault="00137C33" w:rsidP="00AA5C82">
            <w:pPr>
              <w:rPr>
                <w:rFonts w:ascii="Times New Roman" w:eastAsia="Times New Roman" w:hAnsi="Times New Roman" w:cs="Times New Roman"/>
                <w:sz w:val="20"/>
                <w:szCs w:val="20"/>
              </w:rPr>
            </w:pPr>
          </w:p>
        </w:tc>
        <w:tc>
          <w:tcPr>
            <w:tcW w:w="469" w:type="pct"/>
            <w:noWrap/>
          </w:tcPr>
          <w:p w14:paraId="634B265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2.1 (19-25)</w:t>
            </w:r>
          </w:p>
        </w:tc>
        <w:tc>
          <w:tcPr>
            <w:tcW w:w="531" w:type="pct"/>
            <w:noWrap/>
          </w:tcPr>
          <w:p w14:paraId="550B30C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80%</w:t>
            </w:r>
          </w:p>
          <w:p w14:paraId="295A06C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American: 10%</w:t>
            </w:r>
          </w:p>
          <w:p w14:paraId="7DC1B4C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ultiracial: 10%</w:t>
            </w:r>
          </w:p>
        </w:tc>
        <w:tc>
          <w:tcPr>
            <w:tcW w:w="501" w:type="pct"/>
          </w:tcPr>
          <w:p w14:paraId="0B41765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40% </w:t>
            </w:r>
          </w:p>
          <w:p w14:paraId="696589B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 30%</w:t>
            </w:r>
          </w:p>
          <w:p w14:paraId="7760644D" w14:textId="40B67EB2"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nsexual lesbian: 20%</w:t>
            </w:r>
          </w:p>
          <w:p w14:paraId="47F4DAB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0%</w:t>
            </w:r>
          </w:p>
        </w:tc>
        <w:tc>
          <w:tcPr>
            <w:tcW w:w="498" w:type="pct"/>
          </w:tcPr>
          <w:p w14:paraId="1777FC0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40%</w:t>
            </w:r>
          </w:p>
          <w:p w14:paraId="710D101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 60%</w:t>
            </w:r>
          </w:p>
        </w:tc>
      </w:tr>
      <w:tr w:rsidR="00EF183B" w:rsidRPr="006E0BA7" w14:paraId="2AE3D996" w14:textId="77777777" w:rsidTr="00EF183B">
        <w:trPr>
          <w:trHeight w:val="511"/>
        </w:trPr>
        <w:tc>
          <w:tcPr>
            <w:tcW w:w="306" w:type="pct"/>
          </w:tcPr>
          <w:p w14:paraId="4B2769B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isher (2009)</w:t>
            </w:r>
            <w:r w:rsidRPr="006E0BA7">
              <w:rPr>
                <w:rFonts w:ascii="Times New Roman" w:eastAsia="Times New Roman" w:hAnsi="Times New Roman" w:cs="Times New Roman"/>
                <w:sz w:val="20"/>
                <w:szCs w:val="20"/>
              </w:rPr>
              <w:fldChar w:fldCharType="begin">
                <w:fldData xml:space="preserve">PEVuZE5vdGU+PENpdGU+PEF1dGhvcj5GaXNoZXI8L0F1dGhvcj48WWVhcj4yMDA5PC9ZZWFyPjxS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GaXNoZXI8L0F1dGhvcj48WWVhcj4yMDA5PC9ZZWFyPjxS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1</w:t>
            </w:r>
            <w:r w:rsidRPr="006E0BA7">
              <w:rPr>
                <w:rFonts w:ascii="Times New Roman" w:eastAsia="Times New Roman" w:hAnsi="Times New Roman" w:cs="Times New Roman"/>
                <w:sz w:val="20"/>
                <w:szCs w:val="20"/>
              </w:rPr>
              <w:fldChar w:fldCharType="end"/>
            </w:r>
          </w:p>
        </w:tc>
        <w:tc>
          <w:tcPr>
            <w:tcW w:w="594" w:type="pct"/>
          </w:tcPr>
          <w:p w14:paraId="4210623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plore experiences of gay and bisexual male youth who had an abstinence-only-until-marriage sexuality education in high school</w:t>
            </w:r>
          </w:p>
          <w:p w14:paraId="09947056"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1EA647F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emi-structured interviews </w:t>
            </w:r>
          </w:p>
        </w:tc>
        <w:tc>
          <w:tcPr>
            <w:tcW w:w="464" w:type="pct"/>
            <w:noWrap/>
          </w:tcPr>
          <w:p w14:paraId="6C24B05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rge West Coast university and city, 2005-2006</w:t>
            </w:r>
          </w:p>
          <w:p w14:paraId="568CF37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 </w:t>
            </w:r>
          </w:p>
        </w:tc>
        <w:tc>
          <w:tcPr>
            <w:tcW w:w="446" w:type="pct"/>
            <w:noWrap/>
          </w:tcPr>
          <w:p w14:paraId="7865B0C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onvenience sample recruited by flyers at a university and locations frequented by gay and bisexual men</w:t>
            </w:r>
          </w:p>
        </w:tc>
        <w:tc>
          <w:tcPr>
            <w:tcW w:w="464" w:type="pct"/>
          </w:tcPr>
          <w:p w14:paraId="703C1FE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8</w:t>
            </w:r>
          </w:p>
        </w:tc>
        <w:tc>
          <w:tcPr>
            <w:tcW w:w="378" w:type="pct"/>
          </w:tcPr>
          <w:p w14:paraId="4DA1D2B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and bisexual male youth </w:t>
            </w:r>
          </w:p>
          <w:p w14:paraId="541C9310" w14:textId="77777777" w:rsidR="00137C33" w:rsidRPr="006E0BA7" w:rsidRDefault="00137C33" w:rsidP="00AA5C82">
            <w:pPr>
              <w:rPr>
                <w:rFonts w:ascii="Times New Roman" w:eastAsia="Times New Roman" w:hAnsi="Times New Roman" w:cs="Times New Roman"/>
                <w:sz w:val="20"/>
                <w:szCs w:val="20"/>
              </w:rPr>
            </w:pPr>
          </w:p>
        </w:tc>
        <w:tc>
          <w:tcPr>
            <w:tcW w:w="469" w:type="pct"/>
            <w:noWrap/>
          </w:tcPr>
          <w:p w14:paraId="6742A09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0.75 (18-24)</w:t>
            </w:r>
          </w:p>
        </w:tc>
        <w:tc>
          <w:tcPr>
            <w:tcW w:w="531" w:type="pct"/>
            <w:noWrap/>
          </w:tcPr>
          <w:p w14:paraId="021750D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75%</w:t>
            </w:r>
          </w:p>
          <w:p w14:paraId="53842FD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hinese: 12.5%</w:t>
            </w:r>
          </w:p>
          <w:p w14:paraId="112C947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alf Native American/Half White: 12.5%</w:t>
            </w:r>
          </w:p>
        </w:tc>
        <w:tc>
          <w:tcPr>
            <w:tcW w:w="501" w:type="pct"/>
          </w:tcPr>
          <w:p w14:paraId="7647802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75%</w:t>
            </w:r>
          </w:p>
          <w:p w14:paraId="300C2E7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25%</w:t>
            </w:r>
          </w:p>
        </w:tc>
        <w:tc>
          <w:tcPr>
            <w:tcW w:w="498" w:type="pct"/>
          </w:tcPr>
          <w:p w14:paraId="5E602E7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 100%  </w:t>
            </w:r>
          </w:p>
        </w:tc>
      </w:tr>
      <w:tr w:rsidR="00EF183B" w:rsidRPr="006E0BA7" w14:paraId="4BE034E2" w14:textId="77777777" w:rsidTr="00EF183B">
        <w:trPr>
          <w:trHeight w:val="511"/>
        </w:trPr>
        <w:tc>
          <w:tcPr>
            <w:tcW w:w="306" w:type="pct"/>
          </w:tcPr>
          <w:p w14:paraId="021F0C1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lores et al., (2011)</w:t>
            </w:r>
            <w:r w:rsidRPr="006E0BA7">
              <w:rPr>
                <w:rFonts w:ascii="Times New Roman" w:eastAsia="Times New Roman" w:hAnsi="Times New Roman" w:cs="Times New Roman"/>
                <w:sz w:val="20"/>
                <w:szCs w:val="20"/>
              </w:rPr>
              <w:fldChar w:fldCharType="begin">
                <w:fldData xml:space="preserve">PEVuZE5vdGU+PENpdGU+PEF1dGhvcj5GbG9yZXM8L0F1dGhvcj48WWVhcj4yMDExPC9ZZWFyPjxS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GbG9yZXM8L0F1dGhvcj48WWVhcj4yMDExPC9ZZWFyPjxS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19</w:t>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t xml:space="preserve"> </w:t>
            </w:r>
          </w:p>
        </w:tc>
        <w:tc>
          <w:tcPr>
            <w:tcW w:w="594" w:type="pct"/>
          </w:tcPr>
          <w:p w14:paraId="7C2065F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amine YMSM’s perspectives regarding the design and efficacy of current HIV prevention interventions</w:t>
            </w:r>
          </w:p>
        </w:tc>
        <w:tc>
          <w:tcPr>
            <w:tcW w:w="349" w:type="pct"/>
          </w:tcPr>
          <w:p w14:paraId="01F5704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emi-structured interviews </w:t>
            </w:r>
          </w:p>
        </w:tc>
        <w:tc>
          <w:tcPr>
            <w:tcW w:w="464" w:type="pct"/>
            <w:noWrap/>
          </w:tcPr>
          <w:p w14:paraId="3FE05A2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jor southeastern metropolitan area, 2009-2010</w:t>
            </w:r>
          </w:p>
          <w:p w14:paraId="1CF09E7C"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55FCCA9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HIV service organizations by case managers, flyers </w:t>
            </w:r>
          </w:p>
        </w:tc>
        <w:tc>
          <w:tcPr>
            <w:tcW w:w="464" w:type="pct"/>
          </w:tcPr>
          <w:p w14:paraId="5DF60BD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10</w:t>
            </w:r>
          </w:p>
        </w:tc>
        <w:tc>
          <w:tcPr>
            <w:tcW w:w="378" w:type="pct"/>
          </w:tcPr>
          <w:p w14:paraId="43319F15" w14:textId="77777777" w:rsidR="00137C33" w:rsidRPr="006E0BA7" w:rsidRDefault="00137C33" w:rsidP="00AA5C82">
            <w:pPr>
              <w:rPr>
                <w:rFonts w:ascii="Calibri" w:hAnsi="Calibri" w:cs="Calibri"/>
                <w:color w:val="000000"/>
              </w:rPr>
            </w:pPr>
            <w:r w:rsidRPr="006E0BA7">
              <w:rPr>
                <w:rFonts w:ascii="Times New Roman" w:eastAsia="Times New Roman" w:hAnsi="Times New Roman" w:cs="Times New Roman"/>
                <w:sz w:val="20"/>
                <w:szCs w:val="20"/>
              </w:rPr>
              <w:t>YMSM living with HIV</w:t>
            </w:r>
          </w:p>
        </w:tc>
        <w:tc>
          <w:tcPr>
            <w:tcW w:w="469" w:type="pct"/>
            <w:noWrap/>
          </w:tcPr>
          <w:p w14:paraId="61B0D04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1 (18-24)</w:t>
            </w:r>
          </w:p>
        </w:tc>
        <w:tc>
          <w:tcPr>
            <w:tcW w:w="531" w:type="pct"/>
            <w:noWrap/>
          </w:tcPr>
          <w:p w14:paraId="57322F7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American: 90%</w:t>
            </w:r>
          </w:p>
          <w:p w14:paraId="3B53F0F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 10%</w:t>
            </w:r>
          </w:p>
        </w:tc>
        <w:tc>
          <w:tcPr>
            <w:tcW w:w="501" w:type="pct"/>
          </w:tcPr>
          <w:p w14:paraId="1E506D4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100% </w:t>
            </w:r>
          </w:p>
        </w:tc>
        <w:tc>
          <w:tcPr>
            <w:tcW w:w="498" w:type="pct"/>
          </w:tcPr>
          <w:p w14:paraId="0E7C269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 100% </w:t>
            </w:r>
          </w:p>
        </w:tc>
      </w:tr>
      <w:tr w:rsidR="00EF183B" w:rsidRPr="006E0BA7" w14:paraId="4B702B4F" w14:textId="77777777" w:rsidTr="00EF183B">
        <w:trPr>
          <w:trHeight w:val="2970"/>
        </w:trPr>
        <w:tc>
          <w:tcPr>
            <w:tcW w:w="306" w:type="pct"/>
          </w:tcPr>
          <w:p w14:paraId="7359A26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Garofalo et al., (2012)</w:t>
            </w:r>
            <w:r w:rsidRPr="006E0BA7">
              <w:rPr>
                <w:rFonts w:ascii="Times New Roman" w:eastAsia="Times New Roman" w:hAnsi="Times New Roman" w:cs="Times New Roman"/>
                <w:sz w:val="20"/>
                <w:szCs w:val="20"/>
              </w:rPr>
              <w:fldChar w:fldCharType="begin">
                <w:fldData xml:space="preserve">PEVuZE5vdGU+PENpdGU+PEF1dGhvcj5HYXJvZmFsbzwvQXV0aG9yPjxZZWFyPjIwMTI8L1llYXI+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HYXJvZmFsbzwvQXV0aG9yPjxZZWFyPjIwMTI8L1llYXI+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4</w:t>
            </w:r>
            <w:r w:rsidRPr="006E0BA7">
              <w:rPr>
                <w:rFonts w:ascii="Times New Roman" w:eastAsia="Times New Roman" w:hAnsi="Times New Roman" w:cs="Times New Roman"/>
                <w:sz w:val="20"/>
                <w:szCs w:val="20"/>
              </w:rPr>
              <w:fldChar w:fldCharType="end"/>
            </w:r>
          </w:p>
        </w:tc>
        <w:tc>
          <w:tcPr>
            <w:tcW w:w="594" w:type="pct"/>
          </w:tcPr>
          <w:p w14:paraId="50B7731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ilot test group-based HIV prevention intervention for young transgender women</w:t>
            </w:r>
          </w:p>
          <w:p w14:paraId="28C77CB2"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080780C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e-post study, no comparison group</w:t>
            </w:r>
          </w:p>
        </w:tc>
        <w:tc>
          <w:tcPr>
            <w:tcW w:w="464" w:type="pct"/>
            <w:noWrap/>
          </w:tcPr>
          <w:p w14:paraId="22E2EF3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hicago, IL, 2008</w:t>
            </w:r>
          </w:p>
          <w:p w14:paraId="76FEC912" w14:textId="77777777" w:rsidR="00137C33" w:rsidRPr="006E0BA7" w:rsidRDefault="00137C33" w:rsidP="00AA5C82">
            <w:pPr>
              <w:rPr>
                <w:rFonts w:ascii="Times New Roman" w:eastAsia="Times New Roman" w:hAnsi="Times New Roman" w:cs="Times New Roman"/>
                <w:sz w:val="20"/>
                <w:szCs w:val="20"/>
              </w:rPr>
            </w:pPr>
          </w:p>
          <w:p w14:paraId="2774A011" w14:textId="77777777" w:rsidR="00137C33" w:rsidRPr="006E0BA7" w:rsidRDefault="00137C33" w:rsidP="00AA5C82">
            <w:pPr>
              <w:rPr>
                <w:rFonts w:ascii="Times New Roman" w:eastAsia="Times New Roman" w:hAnsi="Times New Roman" w:cs="Times New Roman"/>
                <w:sz w:val="20"/>
                <w:szCs w:val="20"/>
              </w:rPr>
            </w:pPr>
          </w:p>
          <w:p w14:paraId="402D6EA3" w14:textId="77777777" w:rsidR="00137C33" w:rsidRPr="006E0BA7" w:rsidRDefault="00137C33" w:rsidP="00AA5C82">
            <w:pPr>
              <w:rPr>
                <w:rFonts w:ascii="Times New Roman" w:eastAsia="Times New Roman" w:hAnsi="Times New Roman" w:cs="Times New Roman"/>
                <w:sz w:val="20"/>
                <w:szCs w:val="20"/>
              </w:rPr>
            </w:pPr>
          </w:p>
          <w:p w14:paraId="29FA417A" w14:textId="77777777" w:rsidR="00137C33" w:rsidRPr="006E0BA7" w:rsidRDefault="00137C33" w:rsidP="00AA5C82">
            <w:pPr>
              <w:rPr>
                <w:rFonts w:ascii="Times New Roman" w:eastAsia="Times New Roman" w:hAnsi="Times New Roman" w:cs="Times New Roman"/>
                <w:sz w:val="20"/>
                <w:szCs w:val="20"/>
              </w:rPr>
            </w:pPr>
          </w:p>
          <w:p w14:paraId="00AEAC22" w14:textId="77777777" w:rsidR="00137C33" w:rsidRPr="006E0BA7" w:rsidRDefault="00137C33" w:rsidP="00AA5C82">
            <w:pPr>
              <w:rPr>
                <w:rFonts w:ascii="Times New Roman" w:eastAsia="Times New Roman" w:hAnsi="Times New Roman" w:cs="Times New Roman"/>
                <w:sz w:val="20"/>
                <w:szCs w:val="20"/>
              </w:rPr>
            </w:pPr>
          </w:p>
          <w:p w14:paraId="480E3A6A" w14:textId="77777777" w:rsidR="00137C33" w:rsidRPr="006E0BA7" w:rsidRDefault="00137C33" w:rsidP="00AA5C82">
            <w:pPr>
              <w:rPr>
                <w:rFonts w:ascii="Times New Roman" w:eastAsia="Times New Roman" w:hAnsi="Times New Roman" w:cs="Times New Roman"/>
                <w:sz w:val="20"/>
                <w:szCs w:val="20"/>
              </w:rPr>
            </w:pPr>
          </w:p>
          <w:p w14:paraId="64E3D8D6" w14:textId="77777777" w:rsidR="00137C33" w:rsidRPr="006E0BA7" w:rsidRDefault="00137C33" w:rsidP="00AA5C82">
            <w:pPr>
              <w:rPr>
                <w:rFonts w:ascii="Times New Roman" w:eastAsia="Times New Roman" w:hAnsi="Times New Roman" w:cs="Times New Roman"/>
                <w:sz w:val="20"/>
                <w:szCs w:val="20"/>
              </w:rPr>
            </w:pPr>
          </w:p>
          <w:p w14:paraId="1402775E" w14:textId="77777777" w:rsidR="00137C33" w:rsidRPr="006E0BA7" w:rsidRDefault="00137C33" w:rsidP="00AA5C82">
            <w:pPr>
              <w:rPr>
                <w:rFonts w:ascii="Times New Roman" w:eastAsia="Times New Roman" w:hAnsi="Times New Roman" w:cs="Times New Roman"/>
                <w:sz w:val="20"/>
                <w:szCs w:val="20"/>
              </w:rPr>
            </w:pPr>
          </w:p>
          <w:p w14:paraId="3DA9FAA9" w14:textId="77777777" w:rsidR="00137C33" w:rsidRPr="006E0BA7" w:rsidRDefault="00137C33" w:rsidP="00AA5C82">
            <w:pPr>
              <w:rPr>
                <w:rFonts w:ascii="Times New Roman" w:eastAsia="Times New Roman" w:hAnsi="Times New Roman" w:cs="Times New Roman"/>
                <w:sz w:val="20"/>
                <w:szCs w:val="20"/>
              </w:rPr>
            </w:pPr>
          </w:p>
          <w:p w14:paraId="3D01F0FF" w14:textId="77777777" w:rsidR="00137C33" w:rsidRPr="006E0BA7" w:rsidRDefault="00137C33" w:rsidP="00AA5C82">
            <w:pPr>
              <w:jc w:val="cente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t>
            </w:r>
          </w:p>
        </w:tc>
        <w:tc>
          <w:tcPr>
            <w:tcW w:w="446" w:type="pct"/>
            <w:noWrap/>
          </w:tcPr>
          <w:p w14:paraId="0E874B0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public locations frequented by transgender women, flyers, community organizations </w:t>
            </w:r>
          </w:p>
        </w:tc>
        <w:tc>
          <w:tcPr>
            <w:tcW w:w="464" w:type="pct"/>
          </w:tcPr>
          <w:p w14:paraId="7756A7C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51</w:t>
            </w:r>
          </w:p>
          <w:p w14:paraId="526E913F" w14:textId="2CEE7A21"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ollow-up n = 43</w:t>
            </w:r>
            <w:r w:rsidR="00B64840">
              <w:rPr>
                <w:rFonts w:ascii="Times New Roman" w:eastAsia="Times New Roman" w:hAnsi="Times New Roman" w:cs="Times New Roman"/>
                <w:sz w:val="20"/>
                <w:szCs w:val="20"/>
              </w:rPr>
              <w:t xml:space="preserve"> </w:t>
            </w:r>
            <w:r w:rsidR="00B64840" w:rsidRPr="006E0BA7">
              <w:rPr>
                <w:rFonts w:ascii="Times New Roman" w:eastAsia="Times New Roman" w:hAnsi="Times New Roman" w:cs="Times New Roman"/>
                <w:sz w:val="20"/>
                <w:szCs w:val="20"/>
              </w:rPr>
              <w:t>(at 3 months)</w:t>
            </w:r>
          </w:p>
          <w:p w14:paraId="76C6FAB8" w14:textId="77777777" w:rsidR="00137C33" w:rsidRPr="006E0BA7" w:rsidRDefault="00137C33" w:rsidP="00AA5C82">
            <w:pPr>
              <w:rPr>
                <w:rFonts w:ascii="Times New Roman" w:eastAsia="Times New Roman" w:hAnsi="Times New Roman" w:cs="Times New Roman"/>
                <w:sz w:val="20"/>
                <w:szCs w:val="20"/>
              </w:rPr>
            </w:pPr>
          </w:p>
          <w:p w14:paraId="4A8D6712"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2DB7EBB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dolescents and young adult transgender women </w:t>
            </w:r>
          </w:p>
        </w:tc>
        <w:tc>
          <w:tcPr>
            <w:tcW w:w="469" w:type="pct"/>
            <w:noWrap/>
          </w:tcPr>
          <w:p w14:paraId="03D9AA17" w14:textId="58D0383C"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1 (eligibility range: 16 to 24)</w:t>
            </w:r>
          </w:p>
        </w:tc>
        <w:tc>
          <w:tcPr>
            <w:tcW w:w="531" w:type="pct"/>
            <w:noWrap/>
          </w:tcPr>
          <w:p w14:paraId="505EDE17"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t baseline: </w:t>
            </w:r>
          </w:p>
          <w:p w14:paraId="627AF8DD"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67%</w:t>
            </w:r>
          </w:p>
          <w:p w14:paraId="22AA0E54"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14%</w:t>
            </w:r>
          </w:p>
          <w:p w14:paraId="70F47066"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Pacific Islander: 8%</w:t>
            </w:r>
          </w:p>
          <w:p w14:paraId="6C88E89F"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erican Indian/Native Alaskan: 8%</w:t>
            </w:r>
          </w:p>
          <w:p w14:paraId="5B51076F"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or multi-racial: 4%</w:t>
            </w:r>
          </w:p>
          <w:p w14:paraId="4E9707E9"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ispanic: 29%</w:t>
            </w:r>
          </w:p>
        </w:tc>
        <w:tc>
          <w:tcPr>
            <w:tcW w:w="501" w:type="pct"/>
          </w:tcPr>
          <w:p w14:paraId="131766A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t baseline:</w:t>
            </w:r>
          </w:p>
          <w:p w14:paraId="03C951C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omosexual/gay: 61%</w:t>
            </w:r>
          </w:p>
          <w:p w14:paraId="5D52517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6%</w:t>
            </w:r>
          </w:p>
          <w:p w14:paraId="3A0B77A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Heterosexual/straight: 14% </w:t>
            </w:r>
          </w:p>
          <w:p w14:paraId="64FB0BF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 6%</w:t>
            </w:r>
          </w:p>
          <w:p w14:paraId="0E065CE5" w14:textId="77777777" w:rsidR="00137C33" w:rsidRPr="006E0BA7" w:rsidRDefault="00137C33" w:rsidP="00AA5C82">
            <w:pPr>
              <w:rPr>
                <w:rFonts w:ascii="Times New Roman" w:eastAsia="Times New Roman" w:hAnsi="Times New Roman" w:cs="Times New Roman"/>
                <w:sz w:val="20"/>
                <w:szCs w:val="20"/>
              </w:rPr>
            </w:pPr>
          </w:p>
          <w:p w14:paraId="25267B16"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504CAFD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t baseline: </w:t>
            </w:r>
          </w:p>
          <w:p w14:paraId="2901C0F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67%</w:t>
            </w:r>
          </w:p>
          <w:p w14:paraId="4353932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29%</w:t>
            </w:r>
          </w:p>
          <w:p w14:paraId="7840079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 4%</w:t>
            </w:r>
          </w:p>
        </w:tc>
      </w:tr>
      <w:tr w:rsidR="00EF183B" w:rsidRPr="006E0BA7" w14:paraId="43AA8F69" w14:textId="77777777" w:rsidTr="00EF183B">
        <w:trPr>
          <w:trHeight w:val="2970"/>
        </w:trPr>
        <w:tc>
          <w:tcPr>
            <w:tcW w:w="306" w:type="pct"/>
          </w:tcPr>
          <w:p w14:paraId="293A4E7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lick &amp; Golden (2014)</w:t>
            </w:r>
            <w:r w:rsidRPr="006E0BA7">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Glick&lt;/Author&gt;&lt;Year&gt;2014&lt;/Year&gt;&lt;RecNum&gt;33&lt;/RecNum&gt;&lt;DisplayText&gt;&lt;style face="superscript"&gt;48&lt;/style&gt;&lt;/DisplayText&gt;&lt;record&gt;&lt;rec-number&gt;33&lt;/rec-number&gt;&lt;foreign-keys&gt;&lt;key app="EN" db-id="d0r0wt9e80ewwde2v93pvt5a5v52rztfrr2w" timestamp="1533303369"&gt;33&lt;/key&gt;&lt;/foreign-keys&gt;&lt;ref-type name="Journal Article"&gt;17&lt;/ref-type&gt;&lt;contributors&gt;&lt;authors&gt;&lt;author&gt;Glick, Sara Nelson&lt;/author&gt;&lt;author&gt;Golden, Matthew R.&lt;/author&gt;&lt;/authors&gt;&lt;/contributors&gt;&lt;auth-address&gt;Glick, Sara Nelson: snglick@gwu.edu&lt;/auth-address&gt;&lt;titles&gt;&lt;title&gt;Early male partnership patterns, social support, and sexual risk behavior among young men who have sex with men&lt;/title&gt;&lt;secondary-title&gt;AIDS and Behavior&lt;/secondary-title&gt;&lt;/titles&gt;&lt;periodical&gt;&lt;full-title&gt;AIDS and Behavior&lt;/full-title&gt;&lt;abbr-1&gt;AIDS Behav.&lt;/abbr-1&gt;&lt;abbr-2&gt;AIDS Behav&lt;/abbr-2&gt;&lt;abbr-3&gt;AIDS &amp;amp; Behavior&lt;/abbr-3&gt;&lt;/periodical&gt;&lt;pages&gt;1466-1475&lt;/pages&gt;&lt;volume&gt;18&lt;/volume&gt;&lt;number&gt;8&lt;/number&gt;&lt;dates&gt;&lt;year&gt;2014&lt;/year&gt;&lt;pub-dates&gt;&lt;date&gt;Aug&lt;/date&gt;&lt;/pub-dates&gt;&lt;/dates&gt;&lt;accession-num&gt;2013-44977-001&lt;/accession-num&gt;&lt;urls&gt;&lt;related-urls&gt;&lt;url&gt;http://ovidsp.ovid.com/ovidweb.cgi?T=JS&amp;amp;CSC=Y&amp;amp;NEWS=N&amp;amp;PAGE=fulltext&amp;amp;D=psyc10&amp;amp;AN=2013-44977-001&amp;#x9;http://sfxhosted.exlibrisgroup.com/cdc?sid=OVID:psycdb&amp;amp;id=pmid:&amp;amp;id=10.1007%2Fs10461-013-0678-7&amp;amp;issn=1090-7165&amp;amp;isbn=&amp;amp;volume=18&amp;amp;issue=8&amp;amp;spage=1466&amp;amp;pages=1466-1475&amp;amp;date=2014&amp;amp;title=AIDS+and+Behavior&amp;amp;atitle=Early+male+partnership+patterns%2C+social+support%2C+and+sexual+risk+behavior+among+young+men+who+have+sex+with+men.&amp;amp;aulast=Glick&amp;amp;pid=%3Cauthor%3EGlick%2C+Sara+Nelson%2CGolden%2C+Matthew+R%3C%2Fauthor%3E&amp;amp;%3CAN%3E2013-44977-001%3C%2FAN%3E&amp;amp;%3CDT%3EJournal+Article%3C%2FDT%3E&lt;/url&gt;&lt;url&gt;https://link.springer.com/content/pdf/10.1007%2Fs10461-013-0678-7.pdf&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8</w:t>
            </w:r>
            <w:r w:rsidRPr="006E0BA7">
              <w:rPr>
                <w:rFonts w:ascii="Times New Roman" w:eastAsia="Times New Roman" w:hAnsi="Times New Roman" w:cs="Times New Roman"/>
                <w:sz w:val="20"/>
                <w:szCs w:val="20"/>
              </w:rPr>
              <w:fldChar w:fldCharType="end"/>
            </w:r>
          </w:p>
        </w:tc>
        <w:tc>
          <w:tcPr>
            <w:tcW w:w="594" w:type="pct"/>
          </w:tcPr>
          <w:p w14:paraId="3CE1F49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sess the relationship between receipt of sex education and HIV/STI risk among YMSM</w:t>
            </w:r>
          </w:p>
        </w:tc>
        <w:tc>
          <w:tcPr>
            <w:tcW w:w="349" w:type="pct"/>
          </w:tcPr>
          <w:p w14:paraId="437217C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hort study, serial online retrospective surveys </w:t>
            </w:r>
          </w:p>
        </w:tc>
        <w:tc>
          <w:tcPr>
            <w:tcW w:w="464" w:type="pct"/>
            <w:noWrap/>
          </w:tcPr>
          <w:p w14:paraId="0B06367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eattle, Washington, 2009-2010</w:t>
            </w:r>
          </w:p>
          <w:p w14:paraId="0863FD33"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7EF5471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onvenience sample recruited through Facebook, referrals, community- or college-organizations, STD clinic</w:t>
            </w:r>
          </w:p>
        </w:tc>
        <w:tc>
          <w:tcPr>
            <w:tcW w:w="464" w:type="pct"/>
          </w:tcPr>
          <w:p w14:paraId="22B46A9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94</w:t>
            </w:r>
          </w:p>
        </w:tc>
        <w:tc>
          <w:tcPr>
            <w:tcW w:w="378" w:type="pct"/>
          </w:tcPr>
          <w:p w14:paraId="7E68D4E0" w14:textId="77777777" w:rsidR="00137C33" w:rsidRPr="006E0BA7" w:rsidRDefault="00137C33" w:rsidP="00AA5C82">
            <w:pPr>
              <w:rPr>
                <w:rFonts w:ascii="Times New Roman" w:eastAsia="Times New Roman" w:hAnsi="Times New Roman" w:cs="Times New Roman"/>
                <w:sz w:val="20"/>
                <w:szCs w:val="20"/>
                <w:vertAlign w:val="subscript"/>
              </w:rPr>
            </w:pPr>
            <w:r w:rsidRPr="006E0BA7">
              <w:rPr>
                <w:rFonts w:ascii="Times New Roman" w:eastAsia="Times New Roman" w:hAnsi="Times New Roman" w:cs="Times New Roman"/>
                <w:sz w:val="20"/>
                <w:szCs w:val="20"/>
              </w:rPr>
              <w:t xml:space="preserve">YMSM </w:t>
            </w:r>
          </w:p>
        </w:tc>
        <w:tc>
          <w:tcPr>
            <w:tcW w:w="469" w:type="pct"/>
            <w:noWrap/>
          </w:tcPr>
          <w:p w14:paraId="16BB88E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1 (eligibility range: 16 to 30)</w:t>
            </w:r>
          </w:p>
          <w:p w14:paraId="33805672"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5D811A4B"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 and/or Non-white race: 40.4%</w:t>
            </w:r>
          </w:p>
        </w:tc>
        <w:tc>
          <w:tcPr>
            <w:tcW w:w="501" w:type="pct"/>
          </w:tcPr>
          <w:p w14:paraId="3CDAA90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84%</w:t>
            </w:r>
          </w:p>
          <w:p w14:paraId="2B926B93"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2B35A29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100%</w:t>
            </w:r>
          </w:p>
        </w:tc>
      </w:tr>
      <w:tr w:rsidR="00EF183B" w:rsidRPr="006E0BA7" w14:paraId="16BC3568" w14:textId="77777777" w:rsidTr="00EF183B">
        <w:trPr>
          <w:trHeight w:val="2970"/>
        </w:trPr>
        <w:tc>
          <w:tcPr>
            <w:tcW w:w="306" w:type="pct"/>
          </w:tcPr>
          <w:p w14:paraId="014C76D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owen &amp; Winges-Yanez, (2014)</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Gowen&lt;/Author&gt;&lt;Year&gt;2014&lt;/Year&gt;&lt;RecNum&gt;34&lt;/RecNum&gt;&lt;DisplayText&gt;&lt;style face="superscript"&gt;23&lt;/style&gt;&lt;/DisplayText&gt;&lt;record&gt;&lt;rec-number&gt;34&lt;/rec-number&gt;&lt;foreign-keys&gt;&lt;key app="EN" db-id="d0r0wt9e80ewwde2v93pvt5a5v52rztfrr2w" timestamp="1533303930"&gt;34&lt;/key&gt;&lt;/foreign-keys&gt;&lt;ref-type name="Journal Article"&gt;17&lt;/ref-type&gt;&lt;contributors&gt;&lt;authors&gt;&lt;author&gt;Gowen, L.&lt;/author&gt;&lt;author&gt;Winges-Yanez, Nichole&lt;/author&gt;&lt;/authors&gt;&lt;/contributors&gt;&lt;auth-address&gt;Kris&amp;#xD;Gowen, L. Kris: gowen@pdx.edu&lt;/auth-address&gt;&lt;titles&gt;&lt;title&gt;Lesbian, gay, bisexual, transgender, queer, and questioning youths&amp;apos; perspectives of inclusive school-based sexuality education&lt;/title&gt;&lt;secondary-title&gt;Journal of Sex Research&lt;/secondary-title&gt;&lt;/titles&gt;&lt;periodical&gt;&lt;full-title&gt;Journal of Sex Research&lt;/full-title&gt;&lt;abbr-1&gt;J. Sex Res.&lt;/abbr-1&gt;&lt;abbr-2&gt;J Sex Res&lt;/abbr-2&gt;&lt;/periodical&gt;&lt;pages&gt;788-800&lt;/pages&gt;&lt;volume&gt;51&lt;/volume&gt;&lt;number&gt;7&lt;/number&gt;&lt;dates&gt;&lt;year&gt;2014&lt;/year&gt;&lt;pub-dates&gt;&lt;date&gt;Oct&lt;/date&gt;&lt;/pub-dates&gt;&lt;/dates&gt;&lt;accession-num&gt;2014-27991-007&lt;/accession-num&gt;&lt;urls&gt;&lt;related-urls&gt;&lt;url&gt;http://ovidsp.ovid.com/ovidweb.cgi?T=JS&amp;amp;CSC=Y&amp;amp;NEWS=N&amp;amp;PAGE=fulltext&amp;amp;D=psyc11&amp;amp;AN=2014-27991-007&amp;#x9;http://sfxhosted.exlibrisgroup.com/cdc?sid=OVID:psycdb&amp;amp;id=pmid:&amp;amp;id=10.1080%2F00224499.2013.806648&amp;amp;issn=0022-4499&amp;amp;isbn=&amp;amp;volume=51&amp;amp;issue=7&amp;amp;spage=788&amp;amp;pages=788-800&amp;amp;date=2014&amp;amp;title=Journal+of+Sex+Research&amp;amp;atitle=Lesbian%2C+gay%2C+bisexual%2C+transgender%2C+queer%2C+and+questioning+youths%27+perspectives+of+inclusive+school-based+sexuality+education.&amp;amp;aulast=Gowen&amp;amp;pid=%3Cauthor%3EGowen%2C+L.+Kris%2CWinges-Yanez%2C+Nichole%3C%2Fauthor%3E&amp;amp;%3CAN%3E2014-27991-007%3C%2FAN%3E&amp;amp;%3CDT%3EJournal+Article%3C%2FDT%3E&lt;/url&gt;&lt;url&gt;https://www.tandfonline.com/doi/pdf/10.1080/00224499.2013.806648?needAccess=true&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3</w:t>
            </w:r>
            <w:r w:rsidRPr="006E0BA7">
              <w:rPr>
                <w:rFonts w:ascii="Times New Roman" w:eastAsia="Times New Roman" w:hAnsi="Times New Roman" w:cs="Times New Roman"/>
                <w:sz w:val="20"/>
                <w:szCs w:val="20"/>
              </w:rPr>
              <w:fldChar w:fldCharType="end"/>
            </w:r>
          </w:p>
        </w:tc>
        <w:tc>
          <w:tcPr>
            <w:tcW w:w="594" w:type="pct"/>
          </w:tcPr>
          <w:p w14:paraId="6D785C8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plore school-based sexuality education experiences of LGBTQ youth and suggestions for improvement </w:t>
            </w:r>
          </w:p>
        </w:tc>
        <w:tc>
          <w:tcPr>
            <w:tcW w:w="349" w:type="pct"/>
          </w:tcPr>
          <w:p w14:paraId="3D820D3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emi-structured focus groups </w:t>
            </w:r>
          </w:p>
        </w:tc>
        <w:tc>
          <w:tcPr>
            <w:tcW w:w="464" w:type="pct"/>
            <w:noWrap/>
          </w:tcPr>
          <w:p w14:paraId="4141031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regon</w:t>
            </w:r>
          </w:p>
          <w:p w14:paraId="761F7D16"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310EB3F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obtained by contacting organizers at LGBTQ youth Oregon youth centers </w:t>
            </w:r>
          </w:p>
        </w:tc>
        <w:tc>
          <w:tcPr>
            <w:tcW w:w="464" w:type="pct"/>
          </w:tcPr>
          <w:p w14:paraId="1C1C12F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30</w:t>
            </w:r>
          </w:p>
        </w:tc>
        <w:tc>
          <w:tcPr>
            <w:tcW w:w="378" w:type="pct"/>
          </w:tcPr>
          <w:p w14:paraId="7C10FCC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GBTQ youth</w:t>
            </w:r>
          </w:p>
          <w:p w14:paraId="32BD3C39" w14:textId="77777777" w:rsidR="00137C33" w:rsidRPr="006E0BA7" w:rsidRDefault="00137C33" w:rsidP="00AA5C82">
            <w:pPr>
              <w:rPr>
                <w:rFonts w:ascii="Times New Roman" w:eastAsia="Times New Roman" w:hAnsi="Times New Roman" w:cs="Times New Roman"/>
                <w:sz w:val="20"/>
                <w:szCs w:val="20"/>
              </w:rPr>
            </w:pPr>
          </w:p>
          <w:p w14:paraId="20BC34E5" w14:textId="77777777" w:rsidR="00137C33" w:rsidRPr="006E0BA7" w:rsidRDefault="00137C33" w:rsidP="00AA5C82">
            <w:pPr>
              <w:rPr>
                <w:rFonts w:ascii="Times New Roman" w:eastAsia="Times New Roman" w:hAnsi="Times New Roman" w:cs="Times New Roman"/>
                <w:sz w:val="20"/>
                <w:szCs w:val="20"/>
              </w:rPr>
            </w:pPr>
          </w:p>
        </w:tc>
        <w:tc>
          <w:tcPr>
            <w:tcW w:w="469" w:type="pct"/>
            <w:noWrap/>
          </w:tcPr>
          <w:p w14:paraId="6F45F50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16-20)</w:t>
            </w:r>
          </w:p>
        </w:tc>
        <w:tc>
          <w:tcPr>
            <w:tcW w:w="531" w:type="pct"/>
            <w:noWrap/>
          </w:tcPr>
          <w:p w14:paraId="69D6047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56.7%</w:t>
            </w:r>
          </w:p>
          <w:p w14:paraId="5275BA2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 16.7%</w:t>
            </w:r>
          </w:p>
          <w:p w14:paraId="0973F04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a): 13.3%</w:t>
            </w:r>
          </w:p>
          <w:p w14:paraId="3FD5491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cific Islander: 3.3%</w:t>
            </w:r>
          </w:p>
          <w:p w14:paraId="74615F13" w14:textId="77777777" w:rsidR="00137C33" w:rsidRPr="006E0BA7" w:rsidRDefault="00137C33" w:rsidP="00AA5C82">
            <w:pPr>
              <w:rPr>
                <w:rFonts w:ascii="Times New Roman" w:eastAsia="Times New Roman" w:hAnsi="Times New Roman" w:cs="Times New Roman"/>
                <w:sz w:val="20"/>
                <w:szCs w:val="20"/>
              </w:rPr>
            </w:pPr>
          </w:p>
        </w:tc>
        <w:tc>
          <w:tcPr>
            <w:tcW w:w="501" w:type="pct"/>
          </w:tcPr>
          <w:p w14:paraId="568961C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isexual: 13.3% </w:t>
            </w:r>
          </w:p>
          <w:p w14:paraId="6F79BFB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 16.7%</w:t>
            </w:r>
          </w:p>
          <w:p w14:paraId="2CBD1CA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16.7%</w:t>
            </w:r>
          </w:p>
          <w:p w14:paraId="6E00599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Questioning: 23.3% </w:t>
            </w:r>
          </w:p>
          <w:p w14:paraId="1E795DB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Undisclosed: 16.7%</w:t>
            </w:r>
          </w:p>
          <w:p w14:paraId="310D9631"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7147A5A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Transgender: 13.3%</w:t>
            </w:r>
          </w:p>
          <w:p w14:paraId="64ABA97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Undisclosed: 16.7%</w:t>
            </w:r>
          </w:p>
          <w:p w14:paraId="28908542" w14:textId="77777777" w:rsidR="00137C33" w:rsidRPr="006E0BA7" w:rsidRDefault="00137C33" w:rsidP="00AA5C82">
            <w:pPr>
              <w:rPr>
                <w:rFonts w:ascii="Times New Roman" w:eastAsia="Times New Roman" w:hAnsi="Times New Roman" w:cs="Times New Roman"/>
                <w:sz w:val="20"/>
                <w:szCs w:val="20"/>
              </w:rPr>
            </w:pPr>
          </w:p>
          <w:p w14:paraId="4B54FEB5" w14:textId="77777777" w:rsidR="00137C33" w:rsidRPr="006E0BA7" w:rsidRDefault="00137C33" w:rsidP="00AA5C82">
            <w:pPr>
              <w:rPr>
                <w:rFonts w:ascii="Times New Roman" w:eastAsia="Times New Roman" w:hAnsi="Times New Roman" w:cs="Times New Roman"/>
                <w:sz w:val="20"/>
                <w:szCs w:val="20"/>
              </w:rPr>
            </w:pPr>
          </w:p>
        </w:tc>
      </w:tr>
      <w:tr w:rsidR="00EF183B" w:rsidRPr="006E0BA7" w14:paraId="2813ABDB" w14:textId="77777777" w:rsidTr="00EF183B">
        <w:trPr>
          <w:trHeight w:val="2970"/>
        </w:trPr>
        <w:tc>
          <w:tcPr>
            <w:tcW w:w="306" w:type="pct"/>
          </w:tcPr>
          <w:p w14:paraId="4D598D7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reene et al.,  (2015)</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Greene&lt;/Author&gt;&lt;Year&gt;2015&lt;/Year&gt;&lt;RecNum&gt;1&lt;/RecNum&gt;&lt;DisplayText&gt;&lt;style face="superscript"&gt;17&lt;/style&gt;&lt;/DisplayText&gt;&lt;record&gt;&lt;rec-number&gt;1&lt;/rec-number&gt;&lt;foreign-keys&gt;&lt;key app="EN" db-id="d0r0wt9e80ewwde2v93pvt5a5v52rztfrr2w" timestamp="1528299679"&gt;1&lt;/key&gt;&lt;/foreign-keys&gt;&lt;ref-type name="Journal Article"&gt;17&lt;/ref-type&gt;&lt;contributors&gt;&lt;authors&gt;&lt;author&gt;Greene, George J&lt;/author&gt;&lt;author&gt;Fisher, Kimberly A&lt;/author&gt;&lt;author&gt;Kuper, Laura&lt;/author&gt;&lt;author&gt;Andrews, Rebecca&lt;/author&gt;&lt;author&gt;Mustanski, Brian&lt;/author&gt;&lt;/authors&gt;&lt;/contributors&gt;&lt;titles&gt;&lt;title&gt;“Is this normal? Is this not normal? There is no set example”: Sexual health intervention preferences of LGBT youth in romantic relationships&lt;/title&gt;&lt;secondary-title&gt;Sexuality research and social policy&lt;/secondary-title&gt;&lt;/titles&gt;&lt;periodical&gt;&lt;full-title&gt;Sexuality Research and Social Policy&lt;/full-title&gt;&lt;abbr-1&gt;Sex Res Soc Policy&lt;/abbr-1&gt;&lt;/periodical&gt;&lt;pages&gt;1-14&lt;/pages&gt;&lt;volume&gt;12&lt;/volume&gt;&lt;number&gt;1&lt;/number&gt;&lt;dates&gt;&lt;year&gt;2015&lt;/year&gt;&lt;/dates&gt;&lt;isbn&gt;1868-9884&lt;/isbn&gt;&lt;urls&gt;&lt;related-urls&gt;&lt;url&gt;https://www.ncbi.nlm.nih.gov/pmc/articles/PMC4321759/pdf/nihms628088.pdf&lt;/url&gt;&lt;/related-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17</w:t>
            </w:r>
            <w:r w:rsidRPr="006E0BA7">
              <w:rPr>
                <w:rFonts w:ascii="Times New Roman" w:eastAsia="Times New Roman" w:hAnsi="Times New Roman" w:cs="Times New Roman"/>
                <w:sz w:val="20"/>
                <w:szCs w:val="20"/>
              </w:rPr>
              <w:fldChar w:fldCharType="end"/>
            </w:r>
          </w:p>
        </w:tc>
        <w:tc>
          <w:tcPr>
            <w:tcW w:w="594" w:type="pct"/>
          </w:tcPr>
          <w:p w14:paraId="7F95721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ssess preferences for intervention content and format for young same-sex couples </w:t>
            </w:r>
          </w:p>
        </w:tc>
        <w:tc>
          <w:tcPr>
            <w:tcW w:w="349" w:type="pct"/>
          </w:tcPr>
          <w:p w14:paraId="23469DF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dyadic couple interviews </w:t>
            </w:r>
          </w:p>
        </w:tc>
        <w:tc>
          <w:tcPr>
            <w:tcW w:w="464" w:type="pct"/>
            <w:noWrap/>
          </w:tcPr>
          <w:p w14:paraId="6727F79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446" w:type="pct"/>
            <w:noWrap/>
          </w:tcPr>
          <w:p w14:paraId="0352E974" w14:textId="77777777" w:rsidR="00137C33" w:rsidRPr="006E0BA7" w:rsidRDefault="00137C33" w:rsidP="00AA5C82">
            <w:r w:rsidRPr="006E0BA7">
              <w:rPr>
                <w:rFonts w:ascii="Times New Roman" w:eastAsia="Times New Roman" w:hAnsi="Times New Roman" w:cs="Times New Roman"/>
                <w:sz w:val="20"/>
                <w:szCs w:val="20"/>
              </w:rPr>
              <w:t>Convenience sample recruited from two ongoing, longitudinal cohort studies of LGBT youth</w:t>
            </w:r>
          </w:p>
        </w:tc>
        <w:tc>
          <w:tcPr>
            <w:tcW w:w="464" w:type="pct"/>
          </w:tcPr>
          <w:p w14:paraId="1ED2A91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Total n = 36 couples </w:t>
            </w:r>
          </w:p>
        </w:tc>
        <w:tc>
          <w:tcPr>
            <w:tcW w:w="378" w:type="pct"/>
          </w:tcPr>
          <w:p w14:paraId="12AD6F5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Young same-sex couples </w:t>
            </w:r>
          </w:p>
        </w:tc>
        <w:tc>
          <w:tcPr>
            <w:tcW w:w="469" w:type="pct"/>
            <w:noWrap/>
          </w:tcPr>
          <w:p w14:paraId="2295058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2.21 (18-46)</w:t>
            </w:r>
          </w:p>
        </w:tc>
        <w:tc>
          <w:tcPr>
            <w:tcW w:w="531" w:type="pct"/>
            <w:noWrap/>
          </w:tcPr>
          <w:p w14:paraId="4A01798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56.9%</w:t>
            </w:r>
          </w:p>
          <w:p w14:paraId="35A05BC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ispanic/Latino: 15.3%</w:t>
            </w:r>
          </w:p>
          <w:p w14:paraId="63EDC76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aucasian: 16.7%</w:t>
            </w:r>
          </w:p>
          <w:p w14:paraId="340843D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multi-racial: 11.1%</w:t>
            </w:r>
          </w:p>
        </w:tc>
        <w:tc>
          <w:tcPr>
            <w:tcW w:w="501" w:type="pct"/>
          </w:tcPr>
          <w:p w14:paraId="3C1E6AA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Lesbian: 79.2%</w:t>
            </w:r>
          </w:p>
          <w:p w14:paraId="75EDD48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3.9%</w:t>
            </w:r>
          </w:p>
          <w:p w14:paraId="3FFEBBF9" w14:textId="3427550C"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eterosexual/Other: 2.8%</w:t>
            </w:r>
          </w:p>
        </w:tc>
        <w:tc>
          <w:tcPr>
            <w:tcW w:w="498" w:type="pct"/>
          </w:tcPr>
          <w:p w14:paraId="2A7E0837" w14:textId="77777777" w:rsidR="00137C33" w:rsidRPr="006E0BA7" w:rsidRDefault="00137C33" w:rsidP="00AA5C82">
            <w:pPr>
              <w:rPr>
                <w:rFonts w:ascii="Times New Roman" w:eastAsia="Times New Roman" w:hAnsi="Times New Roman" w:cs="Times New Roman"/>
                <w:b/>
                <w:sz w:val="20"/>
                <w:szCs w:val="20"/>
              </w:rPr>
            </w:pPr>
            <w:r w:rsidRPr="006E0BA7">
              <w:rPr>
                <w:rFonts w:ascii="Times New Roman" w:eastAsia="Times New Roman" w:hAnsi="Times New Roman" w:cs="Times New Roman"/>
                <w:sz w:val="20"/>
                <w:szCs w:val="20"/>
              </w:rPr>
              <w:t>Male: 54.2%</w:t>
            </w:r>
          </w:p>
          <w:p w14:paraId="400DE7C5" w14:textId="120E6CCF"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w:t>
            </w:r>
            <w:r w:rsidR="006C2675">
              <w:rPr>
                <w:rFonts w:ascii="Times New Roman" w:eastAsia="Times New Roman" w:hAnsi="Times New Roman" w:cs="Times New Roman"/>
                <w:sz w:val="20"/>
                <w:szCs w:val="20"/>
              </w:rPr>
              <w:br/>
            </w:r>
            <w:r w:rsidRPr="006E0BA7">
              <w:rPr>
                <w:rFonts w:ascii="Times New Roman" w:eastAsia="Times New Roman" w:hAnsi="Times New Roman" w:cs="Times New Roman"/>
                <w:sz w:val="20"/>
                <w:szCs w:val="20"/>
              </w:rPr>
              <w:t>40.3%</w:t>
            </w:r>
          </w:p>
          <w:p w14:paraId="7081367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5.6%</w:t>
            </w:r>
          </w:p>
        </w:tc>
      </w:tr>
      <w:tr w:rsidR="00EF183B" w:rsidRPr="006E0BA7" w14:paraId="633463C6" w14:textId="77777777" w:rsidTr="00EF183B">
        <w:trPr>
          <w:trHeight w:val="2970"/>
        </w:trPr>
        <w:tc>
          <w:tcPr>
            <w:tcW w:w="306" w:type="pct"/>
          </w:tcPr>
          <w:p w14:paraId="15B4B99E" w14:textId="77777777" w:rsidR="00137C33" w:rsidRPr="006E0BA7" w:rsidRDefault="00137C33" w:rsidP="00AA5C82">
            <w:pPr>
              <w:rPr>
                <w:rFonts w:ascii="Times New Roman" w:eastAsia="Times New Roman" w:hAnsi="Times New Roman" w:cs="Times New Roman"/>
                <w:b/>
                <w:sz w:val="20"/>
                <w:szCs w:val="20"/>
              </w:rPr>
            </w:pPr>
            <w:r w:rsidRPr="006E0BA7">
              <w:rPr>
                <w:rFonts w:ascii="Times New Roman" w:eastAsia="Times New Roman" w:hAnsi="Times New Roman" w:cs="Times New Roman"/>
                <w:sz w:val="20"/>
                <w:szCs w:val="20"/>
              </w:rPr>
              <w:t>Greene et al., (2016)</w:t>
            </w:r>
            <w:r w:rsidRPr="006E0BA7">
              <w:rPr>
                <w:rFonts w:ascii="Times New Roman" w:eastAsia="Times New Roman" w:hAnsi="Times New Roman" w:cs="Times New Roman"/>
                <w:sz w:val="20"/>
                <w:szCs w:val="20"/>
              </w:rPr>
              <w:fldChar w:fldCharType="begin">
                <w:fldData xml:space="preserve">PEVuZE5vdGU+PENpdGU+PEF1dGhvcj5HcmVlbmU8L0F1dGhvcj48WWVhcj4yMDE2PC9ZZWFyPjxS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HcmVlbmU8L0F1dGhvcj48WWVhcj4yMDE2PC9ZZWFyPjxS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5</w:t>
            </w:r>
            <w:r w:rsidRPr="006E0BA7">
              <w:rPr>
                <w:rFonts w:ascii="Times New Roman" w:eastAsia="Times New Roman" w:hAnsi="Times New Roman" w:cs="Times New Roman"/>
                <w:sz w:val="20"/>
                <w:szCs w:val="20"/>
              </w:rPr>
              <w:fldChar w:fldCharType="end"/>
            </w:r>
          </w:p>
        </w:tc>
        <w:tc>
          <w:tcPr>
            <w:tcW w:w="594" w:type="pct"/>
          </w:tcPr>
          <w:p w14:paraId="514199B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Report on the evaluation of Keep It Up!, an online HIV prevention intervention </w:t>
            </w:r>
          </w:p>
        </w:tc>
        <w:tc>
          <w:tcPr>
            <w:tcW w:w="349" w:type="pct"/>
          </w:tcPr>
          <w:p w14:paraId="5CB21D7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e-post study, no comparison group</w:t>
            </w:r>
          </w:p>
        </w:tc>
        <w:tc>
          <w:tcPr>
            <w:tcW w:w="464" w:type="pct"/>
            <w:noWrap/>
          </w:tcPr>
          <w:p w14:paraId="3820B22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hicago, Illinois, 2012-2013</w:t>
            </w:r>
          </w:p>
          <w:p w14:paraId="59602351" w14:textId="77777777" w:rsidR="00137C33" w:rsidRPr="006E0BA7" w:rsidRDefault="00137C33" w:rsidP="00AA5C82">
            <w:pPr>
              <w:rPr>
                <w:rFonts w:ascii="Times New Roman" w:eastAsia="Times New Roman" w:hAnsi="Times New Roman" w:cs="Times New Roman"/>
                <w:sz w:val="20"/>
                <w:szCs w:val="20"/>
              </w:rPr>
            </w:pPr>
          </w:p>
          <w:p w14:paraId="5837B264"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6BC3899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by HIV testing counselors, online and print ads, referrals, LGBT community center </w:t>
            </w:r>
          </w:p>
        </w:tc>
        <w:tc>
          <w:tcPr>
            <w:tcW w:w="464" w:type="pct"/>
          </w:tcPr>
          <w:p w14:paraId="4782F2F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343</w:t>
            </w:r>
          </w:p>
          <w:p w14:paraId="05B10BD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ollow-up n = 200 (at 12-weeks)</w:t>
            </w:r>
          </w:p>
          <w:p w14:paraId="7420CDFC"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298B3F4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MSM</w:t>
            </w:r>
          </w:p>
        </w:tc>
        <w:tc>
          <w:tcPr>
            <w:tcW w:w="469" w:type="pct"/>
            <w:noWrap/>
          </w:tcPr>
          <w:p w14:paraId="5E081F1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21.52 (eligibility range: 18-24) </w:t>
            </w:r>
          </w:p>
          <w:p w14:paraId="789DEFC6" w14:textId="77777777" w:rsidR="00137C33" w:rsidRPr="006E0BA7" w:rsidRDefault="00137C33" w:rsidP="00AA5C82">
            <w:pPr>
              <w:rPr>
                <w:rFonts w:ascii="Times New Roman" w:eastAsia="Times New Roman" w:hAnsi="Times New Roman" w:cs="Times New Roman"/>
                <w:sz w:val="20"/>
                <w:szCs w:val="20"/>
              </w:rPr>
            </w:pPr>
          </w:p>
          <w:p w14:paraId="5E047C22"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6D1B1245"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t baseline: </w:t>
            </w:r>
          </w:p>
          <w:p w14:paraId="4298CCD0"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31.6%</w:t>
            </w:r>
          </w:p>
          <w:p w14:paraId="7AF62931"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 21.6%</w:t>
            </w:r>
          </w:p>
          <w:p w14:paraId="509730A4"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33.9%</w:t>
            </w:r>
          </w:p>
          <w:p w14:paraId="5331D686"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12.9%</w:t>
            </w:r>
          </w:p>
          <w:p w14:paraId="39FFAF71" w14:textId="77777777" w:rsidR="00137C33" w:rsidRPr="006E0BA7" w:rsidRDefault="00137C33" w:rsidP="00AA5C82">
            <w:pPr>
              <w:textAlignment w:val="top"/>
              <w:rPr>
                <w:rFonts w:ascii="Times New Roman" w:eastAsia="Times New Roman" w:hAnsi="Times New Roman" w:cs="Times New Roman"/>
                <w:sz w:val="20"/>
                <w:szCs w:val="20"/>
              </w:rPr>
            </w:pPr>
          </w:p>
          <w:p w14:paraId="20FA56F2" w14:textId="77777777" w:rsidR="00137C33" w:rsidRPr="006E0BA7" w:rsidRDefault="00137C33" w:rsidP="00AA5C82">
            <w:pPr>
              <w:textAlignment w:val="top"/>
              <w:rPr>
                <w:rFonts w:ascii="Times New Roman" w:eastAsia="Times New Roman" w:hAnsi="Times New Roman" w:cs="Times New Roman"/>
                <w:sz w:val="20"/>
                <w:szCs w:val="20"/>
              </w:rPr>
            </w:pPr>
          </w:p>
        </w:tc>
        <w:tc>
          <w:tcPr>
            <w:tcW w:w="501" w:type="pct"/>
          </w:tcPr>
          <w:p w14:paraId="3EE65409"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t baseline: </w:t>
            </w:r>
          </w:p>
          <w:p w14:paraId="2532BA1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homosexual: 73.4%</w:t>
            </w:r>
          </w:p>
          <w:p w14:paraId="261A79A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other: 26.3%</w:t>
            </w:r>
          </w:p>
          <w:p w14:paraId="60BA897C" w14:textId="77777777" w:rsidR="00137C33" w:rsidRPr="006E0BA7" w:rsidRDefault="00137C33" w:rsidP="00AA5C82">
            <w:pPr>
              <w:rPr>
                <w:rFonts w:ascii="Times New Roman" w:eastAsia="Times New Roman" w:hAnsi="Times New Roman" w:cs="Times New Roman"/>
                <w:sz w:val="20"/>
                <w:szCs w:val="20"/>
              </w:rPr>
            </w:pPr>
          </w:p>
          <w:p w14:paraId="6F393741"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0109B752"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t baseline: </w:t>
            </w:r>
          </w:p>
          <w:p w14:paraId="6CCA7E4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92.8%</w:t>
            </w:r>
          </w:p>
          <w:p w14:paraId="2F5A900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 1.8%</w:t>
            </w:r>
          </w:p>
          <w:p w14:paraId="4054510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5%</w:t>
            </w:r>
          </w:p>
          <w:p w14:paraId="7DB6713B" w14:textId="77777777" w:rsidR="00137C33" w:rsidRPr="006E0BA7" w:rsidRDefault="00137C33" w:rsidP="00AA5C82">
            <w:pPr>
              <w:rPr>
                <w:rFonts w:ascii="Times New Roman" w:eastAsia="Times New Roman" w:hAnsi="Times New Roman" w:cs="Times New Roman"/>
                <w:sz w:val="20"/>
                <w:szCs w:val="20"/>
              </w:rPr>
            </w:pPr>
          </w:p>
          <w:p w14:paraId="5B22DAE5" w14:textId="77777777" w:rsidR="00137C33" w:rsidRPr="006E0BA7" w:rsidRDefault="00137C33" w:rsidP="00AA5C82">
            <w:pPr>
              <w:rPr>
                <w:rFonts w:ascii="Times New Roman" w:eastAsia="Times New Roman" w:hAnsi="Times New Roman" w:cs="Times New Roman"/>
                <w:sz w:val="20"/>
                <w:szCs w:val="20"/>
              </w:rPr>
            </w:pPr>
          </w:p>
        </w:tc>
      </w:tr>
      <w:tr w:rsidR="00EF183B" w:rsidRPr="006E0BA7" w14:paraId="109933F7" w14:textId="77777777" w:rsidTr="00EF183B">
        <w:trPr>
          <w:trHeight w:val="2970"/>
        </w:trPr>
        <w:tc>
          <w:tcPr>
            <w:tcW w:w="306" w:type="pct"/>
          </w:tcPr>
          <w:p w14:paraId="6BE481F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Hidalgo et al.,  (2015)</w:t>
            </w:r>
            <w:r w:rsidRPr="006E0BA7">
              <w:rPr>
                <w:rFonts w:ascii="Times New Roman" w:eastAsia="Times New Roman" w:hAnsi="Times New Roman" w:cs="Times New Roman"/>
                <w:sz w:val="20"/>
                <w:szCs w:val="20"/>
              </w:rPr>
              <w:fldChar w:fldCharType="begin">
                <w:fldData xml:space="preserve">PEVuZE5vdGU+PENpdGU+PEF1dGhvcj5IaWRhbGdvPC9BdXRob3I+PFllYXI+MjAxNTwvWWVhcj48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IaWRhbGdvPC9BdXRob3I+PFllYXI+MjAxNTwvWWVhcj48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8</w:t>
            </w:r>
            <w:r w:rsidRPr="006E0BA7">
              <w:rPr>
                <w:rFonts w:ascii="Times New Roman" w:eastAsia="Times New Roman" w:hAnsi="Times New Roman" w:cs="Times New Roman"/>
                <w:sz w:val="20"/>
                <w:szCs w:val="20"/>
              </w:rPr>
              <w:fldChar w:fldCharType="end"/>
            </w:r>
          </w:p>
        </w:tc>
        <w:tc>
          <w:tcPr>
            <w:tcW w:w="594" w:type="pct"/>
          </w:tcPr>
          <w:p w14:paraId="3859BA5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Determine efficacy, feasibility,</w:t>
            </w:r>
            <w:r w:rsidRPr="006E0BA7">
              <w:rPr>
                <w:rFonts w:ascii="Times New Roman" w:eastAsia="Times New Roman" w:hAnsi="Times New Roman" w:cs="Times New Roman"/>
                <w:sz w:val="20"/>
                <w:szCs w:val="20"/>
              </w:rPr>
              <w:br/>
              <w:t>and acceptability of a group-based, HIV primary prevention</w:t>
            </w:r>
            <w:r w:rsidRPr="006E0BA7">
              <w:rPr>
                <w:rFonts w:ascii="Times New Roman" w:eastAsia="Times New Roman" w:hAnsi="Times New Roman" w:cs="Times New Roman"/>
                <w:sz w:val="20"/>
                <w:szCs w:val="20"/>
              </w:rPr>
              <w:br/>
              <w:t xml:space="preserve">intervention </w:t>
            </w:r>
          </w:p>
          <w:p w14:paraId="654D7F14" w14:textId="77777777" w:rsidR="00137C33" w:rsidRPr="006E0BA7" w:rsidRDefault="00137C33" w:rsidP="00AA5C82">
            <w:pPr>
              <w:jc w:val="right"/>
              <w:rPr>
                <w:rFonts w:ascii="Times New Roman" w:eastAsia="Times New Roman" w:hAnsi="Times New Roman" w:cs="Times New Roman"/>
                <w:sz w:val="20"/>
                <w:szCs w:val="20"/>
              </w:rPr>
            </w:pPr>
          </w:p>
        </w:tc>
        <w:tc>
          <w:tcPr>
            <w:tcW w:w="349" w:type="pct"/>
          </w:tcPr>
          <w:p w14:paraId="6911114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RCT</w:t>
            </w:r>
          </w:p>
        </w:tc>
        <w:tc>
          <w:tcPr>
            <w:tcW w:w="464" w:type="pct"/>
            <w:noWrap/>
          </w:tcPr>
          <w:p w14:paraId="4ED1E4E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rge Midwestern city</w:t>
            </w:r>
          </w:p>
        </w:tc>
        <w:tc>
          <w:tcPr>
            <w:tcW w:w="446" w:type="pct"/>
            <w:noWrap/>
          </w:tcPr>
          <w:p w14:paraId="65467C2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public events frequented by LGBT youth,  LGBT community organizations, high school GSAs, college groups </w:t>
            </w:r>
          </w:p>
        </w:tc>
        <w:tc>
          <w:tcPr>
            <w:tcW w:w="464" w:type="pct"/>
          </w:tcPr>
          <w:p w14:paraId="5C14E98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101</w:t>
            </w:r>
          </w:p>
          <w:p w14:paraId="294F132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ny follow-up n = 75 </w:t>
            </w:r>
          </w:p>
          <w:p w14:paraId="599F2486"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4949029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MSM</w:t>
            </w:r>
          </w:p>
        </w:tc>
        <w:tc>
          <w:tcPr>
            <w:tcW w:w="469" w:type="pct"/>
            <w:noWrap/>
          </w:tcPr>
          <w:p w14:paraId="10F559D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8.8 (16-20.9)</w:t>
            </w:r>
          </w:p>
        </w:tc>
        <w:tc>
          <w:tcPr>
            <w:tcW w:w="531" w:type="pct"/>
            <w:noWrap/>
          </w:tcPr>
          <w:p w14:paraId="2F85223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t baseline:</w:t>
            </w:r>
          </w:p>
          <w:p w14:paraId="217D806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22.8%</w:t>
            </w:r>
          </w:p>
          <w:p w14:paraId="66B3B7A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African American: 38.6% </w:t>
            </w:r>
          </w:p>
          <w:p w14:paraId="1799390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Hispanic/Latino: 26.7% </w:t>
            </w:r>
          </w:p>
          <w:p w14:paraId="6C2E176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Other including multi-racial: 11.9% </w:t>
            </w:r>
          </w:p>
        </w:tc>
        <w:tc>
          <w:tcPr>
            <w:tcW w:w="501" w:type="pct"/>
          </w:tcPr>
          <w:p w14:paraId="3F441A3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SM: 100%</w:t>
            </w:r>
          </w:p>
        </w:tc>
        <w:tc>
          <w:tcPr>
            <w:tcW w:w="498" w:type="pct"/>
          </w:tcPr>
          <w:p w14:paraId="32AF77F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100%</w:t>
            </w:r>
          </w:p>
        </w:tc>
      </w:tr>
      <w:tr w:rsidR="00EF183B" w:rsidRPr="006E0BA7" w14:paraId="4A2245BB" w14:textId="77777777" w:rsidTr="00EF183B">
        <w:trPr>
          <w:trHeight w:val="2970"/>
        </w:trPr>
        <w:tc>
          <w:tcPr>
            <w:tcW w:w="306" w:type="pct"/>
          </w:tcPr>
          <w:p w14:paraId="606B554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olloway et al.,  (2012)</w:t>
            </w:r>
            <w:r w:rsidRPr="006E0BA7">
              <w:rPr>
                <w:rFonts w:ascii="Times New Roman" w:eastAsia="Times New Roman" w:hAnsi="Times New Roman" w:cs="Times New Roman"/>
                <w:sz w:val="20"/>
                <w:szCs w:val="20"/>
              </w:rPr>
              <w:fldChar w:fldCharType="begin">
                <w:fldData xml:space="preserve">PEVuZE5vdGU+PENpdGU+PEF1dGhvcj5Ib2xsb3dheTwvQXV0aG9yPjxZZWFyPjIwMTI8L1llYXI+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Ib2xsb3dheTwvQXV0aG9yPjxZZWFyPjIwMTI8L1llYXI+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2</w:t>
            </w:r>
            <w:r w:rsidRPr="006E0BA7">
              <w:rPr>
                <w:rFonts w:ascii="Times New Roman" w:eastAsia="Times New Roman" w:hAnsi="Times New Roman" w:cs="Times New Roman"/>
                <w:sz w:val="20"/>
                <w:szCs w:val="20"/>
              </w:rPr>
              <w:fldChar w:fldCharType="end"/>
            </w:r>
          </w:p>
        </w:tc>
        <w:tc>
          <w:tcPr>
            <w:tcW w:w="594" w:type="pct"/>
          </w:tcPr>
          <w:p w14:paraId="10B3A11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Describe the types of HIV prevention activities at House and Ball communities and solicit recommendations </w:t>
            </w:r>
          </w:p>
        </w:tc>
        <w:tc>
          <w:tcPr>
            <w:tcW w:w="349" w:type="pct"/>
          </w:tcPr>
          <w:p w14:paraId="5637EBC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emi-structured interviews  </w:t>
            </w:r>
          </w:p>
        </w:tc>
        <w:tc>
          <w:tcPr>
            <w:tcW w:w="464" w:type="pct"/>
            <w:noWrap/>
          </w:tcPr>
          <w:p w14:paraId="3A5E591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Los Angeles, CA, 2008-2009  </w:t>
            </w:r>
          </w:p>
        </w:tc>
        <w:tc>
          <w:tcPr>
            <w:tcW w:w="446" w:type="pct"/>
            <w:noWrap/>
          </w:tcPr>
          <w:p w14:paraId="508C889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of local leaders of House and Ball communities </w:t>
            </w:r>
          </w:p>
        </w:tc>
        <w:tc>
          <w:tcPr>
            <w:tcW w:w="464" w:type="pct"/>
          </w:tcPr>
          <w:p w14:paraId="3A61F74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n = 26 </w:t>
            </w:r>
          </w:p>
        </w:tc>
        <w:tc>
          <w:tcPr>
            <w:tcW w:w="378" w:type="pct"/>
          </w:tcPr>
          <w:p w14:paraId="5B575AF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Leaders of the House and Ball communities </w:t>
            </w:r>
          </w:p>
        </w:tc>
        <w:tc>
          <w:tcPr>
            <w:tcW w:w="469" w:type="pct"/>
            <w:noWrap/>
          </w:tcPr>
          <w:p w14:paraId="414AAF1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d on quantitative  sample from which qualitative participants were recruited from: 23.74 (17 -53)</w:t>
            </w:r>
          </w:p>
        </w:tc>
        <w:tc>
          <w:tcPr>
            <w:tcW w:w="531" w:type="pct"/>
            <w:noWrap/>
          </w:tcPr>
          <w:p w14:paraId="692B157C"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501" w:type="pct"/>
          </w:tcPr>
          <w:p w14:paraId="34E42EF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498" w:type="pct"/>
          </w:tcPr>
          <w:p w14:paraId="30EB337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r>
      <w:tr w:rsidR="00EF183B" w:rsidRPr="006E0BA7" w14:paraId="0FF13663" w14:textId="77777777" w:rsidTr="00EF183B">
        <w:trPr>
          <w:trHeight w:val="2970"/>
        </w:trPr>
        <w:tc>
          <w:tcPr>
            <w:tcW w:w="306" w:type="pct"/>
          </w:tcPr>
          <w:p w14:paraId="1FD9E72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osek et al., (2013)</w:t>
            </w:r>
            <w:r w:rsidRPr="006E0BA7">
              <w:rPr>
                <w:rFonts w:ascii="Times New Roman" w:eastAsia="Times New Roman" w:hAnsi="Times New Roman" w:cs="Times New Roman"/>
                <w:sz w:val="20"/>
                <w:szCs w:val="20"/>
              </w:rPr>
              <w:fldChar w:fldCharType="begin">
                <w:fldData xml:space="preserve">PEVuZE5vdGU+PENpdGU+PEF1dGhvcj5Ib3NlazwvQXV0aG9yPjxZZWFyPjIwMTM8L1llYXI+PFJl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==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Ib3NlazwvQXV0aG9yPjxZZWFyPjIwMTM8L1llYXI+PFJl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==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5</w:t>
            </w:r>
            <w:r w:rsidRPr="006E0BA7">
              <w:rPr>
                <w:rFonts w:ascii="Times New Roman" w:eastAsia="Times New Roman" w:hAnsi="Times New Roman" w:cs="Times New Roman"/>
                <w:sz w:val="20"/>
                <w:szCs w:val="20"/>
              </w:rPr>
              <w:fldChar w:fldCharType="end"/>
            </w:r>
          </w:p>
        </w:tc>
        <w:tc>
          <w:tcPr>
            <w:tcW w:w="594" w:type="pct"/>
          </w:tcPr>
          <w:p w14:paraId="0586BE2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Describe the integration of a behavioral intervention into a PrEP pilot trial</w:t>
            </w:r>
          </w:p>
        </w:tc>
        <w:tc>
          <w:tcPr>
            <w:tcW w:w="349" w:type="pct"/>
          </w:tcPr>
          <w:p w14:paraId="1D39D45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Process evaluation, including evaluation forms, fidelity logs, acceptability questionnaire, and qualitative </w:t>
            </w:r>
            <w:r w:rsidRPr="006E0BA7">
              <w:rPr>
                <w:rFonts w:ascii="Times New Roman" w:eastAsia="Times New Roman" w:hAnsi="Times New Roman" w:cs="Times New Roman"/>
                <w:sz w:val="20"/>
                <w:szCs w:val="20"/>
              </w:rPr>
              <w:lastRenderedPageBreak/>
              <w:t xml:space="preserve">interviews </w:t>
            </w:r>
          </w:p>
        </w:tc>
        <w:tc>
          <w:tcPr>
            <w:tcW w:w="464" w:type="pct"/>
            <w:noWrap/>
          </w:tcPr>
          <w:p w14:paraId="4E93858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Chicago, IL</w:t>
            </w:r>
          </w:p>
          <w:p w14:paraId="0C75DB1E"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2063D04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onvenience sample</w:t>
            </w:r>
          </w:p>
        </w:tc>
        <w:tc>
          <w:tcPr>
            <w:tcW w:w="464" w:type="pct"/>
          </w:tcPr>
          <w:p w14:paraId="303A57D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58</w:t>
            </w:r>
          </w:p>
          <w:p w14:paraId="4947917E"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59A55AD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MSM</w:t>
            </w:r>
          </w:p>
        </w:tc>
        <w:tc>
          <w:tcPr>
            <w:tcW w:w="469" w:type="pct"/>
            <w:noWrap/>
          </w:tcPr>
          <w:p w14:paraId="379A388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9.97 (eligibility range: 18-22)</w:t>
            </w:r>
          </w:p>
          <w:p w14:paraId="32767D43"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06B0495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African American: 53.45%</w:t>
            </w:r>
          </w:p>
          <w:p w14:paraId="33FB15FB" w14:textId="470A3435"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Native American/Alaskan Native: 1.72% </w:t>
            </w:r>
          </w:p>
          <w:p w14:paraId="4287039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6.90%</w:t>
            </w:r>
          </w:p>
          <w:p w14:paraId="50A0B328" w14:textId="6D81A9FF"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Other/Mixed Race: 37.93% </w:t>
            </w:r>
          </w:p>
          <w:p w14:paraId="4005EB6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ispanic or Latino: 39.66%</w:t>
            </w:r>
          </w:p>
          <w:p w14:paraId="3E25DC5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Non-Hispanic or Latino: 60.34%</w:t>
            </w:r>
          </w:p>
        </w:tc>
        <w:tc>
          <w:tcPr>
            <w:tcW w:w="501" w:type="pct"/>
          </w:tcPr>
          <w:p w14:paraId="4D83A9D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At least one episode of unprotected anal intercourse with a male in the past 12 months: 100%</w:t>
            </w:r>
          </w:p>
        </w:tc>
        <w:tc>
          <w:tcPr>
            <w:tcW w:w="498" w:type="pct"/>
          </w:tcPr>
          <w:p w14:paraId="4F18411A" w14:textId="77777777" w:rsidR="00137C33" w:rsidRPr="006E0BA7" w:rsidRDefault="00137C33" w:rsidP="00AA5C82">
            <w:pPr>
              <w:rPr>
                <w:rFonts w:ascii="Times New Roman" w:hAnsi="Times New Roman" w:cs="Times New Roman"/>
                <w:sz w:val="20"/>
                <w:szCs w:val="20"/>
              </w:rPr>
            </w:pPr>
            <w:r w:rsidRPr="006E0BA7">
              <w:rPr>
                <w:rFonts w:ascii="Times New Roman" w:hAnsi="Times New Roman" w:cs="Times New Roman"/>
                <w:sz w:val="20"/>
                <w:szCs w:val="20"/>
              </w:rPr>
              <w:t xml:space="preserve">Male: 100% </w:t>
            </w:r>
          </w:p>
          <w:p w14:paraId="708656A9" w14:textId="77777777" w:rsidR="00137C33" w:rsidRPr="006E0BA7" w:rsidRDefault="00137C33" w:rsidP="00AA5C82">
            <w:pPr>
              <w:rPr>
                <w:rFonts w:ascii="Times New Roman" w:eastAsia="Times New Roman" w:hAnsi="Times New Roman" w:cs="Times New Roman"/>
                <w:sz w:val="20"/>
                <w:szCs w:val="20"/>
              </w:rPr>
            </w:pPr>
          </w:p>
          <w:p w14:paraId="6CB797E3" w14:textId="77777777" w:rsidR="00137C33" w:rsidRPr="006E0BA7" w:rsidRDefault="00137C33" w:rsidP="00AA5C82">
            <w:pPr>
              <w:rPr>
                <w:rFonts w:ascii="Times New Roman" w:eastAsia="Times New Roman" w:hAnsi="Times New Roman" w:cs="Times New Roman"/>
                <w:sz w:val="20"/>
                <w:szCs w:val="20"/>
              </w:rPr>
            </w:pPr>
          </w:p>
          <w:p w14:paraId="5A4AE177" w14:textId="77777777" w:rsidR="00137C33" w:rsidRPr="006E0BA7" w:rsidRDefault="00137C33" w:rsidP="00AA5C82">
            <w:pPr>
              <w:rPr>
                <w:rFonts w:ascii="Times New Roman" w:eastAsia="Times New Roman" w:hAnsi="Times New Roman" w:cs="Times New Roman"/>
                <w:sz w:val="20"/>
                <w:szCs w:val="20"/>
              </w:rPr>
            </w:pPr>
          </w:p>
          <w:p w14:paraId="05B871C5" w14:textId="77777777" w:rsidR="00137C33" w:rsidRPr="006E0BA7" w:rsidRDefault="00137C33" w:rsidP="00AA5C82">
            <w:pPr>
              <w:jc w:val="center"/>
              <w:rPr>
                <w:rFonts w:ascii="Times New Roman" w:eastAsia="Times New Roman" w:hAnsi="Times New Roman" w:cs="Times New Roman"/>
                <w:sz w:val="20"/>
                <w:szCs w:val="20"/>
              </w:rPr>
            </w:pPr>
          </w:p>
        </w:tc>
      </w:tr>
      <w:tr w:rsidR="00EF183B" w:rsidRPr="006E0BA7" w14:paraId="191E39CE" w14:textId="77777777" w:rsidTr="00EF183B">
        <w:trPr>
          <w:trHeight w:val="2970"/>
        </w:trPr>
        <w:tc>
          <w:tcPr>
            <w:tcW w:w="306" w:type="pct"/>
          </w:tcPr>
          <w:p w14:paraId="33C020B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osek et al., (2015)</w:t>
            </w:r>
            <w:r w:rsidRPr="006E0BA7">
              <w:rPr>
                <w:rFonts w:ascii="Times New Roman" w:eastAsia="Times New Roman" w:hAnsi="Times New Roman" w:cs="Times New Roman"/>
                <w:sz w:val="20"/>
                <w:szCs w:val="20"/>
              </w:rPr>
              <w:fldChar w:fldCharType="begin">
                <w:fldData xml:space="preserve">PEVuZE5vdGU+PENpdGU+PEF1dGhvcj5Ib3NlazwvQXV0aG9yPjxZZWFyPjIwMTU8L1llYXI+PFJl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Ib3NlazwvQXV0aG9yPjxZZWFyPjIwMTU8L1llYXI+PFJl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2</w:t>
            </w:r>
            <w:r w:rsidRPr="006E0BA7">
              <w:rPr>
                <w:rFonts w:ascii="Times New Roman" w:eastAsia="Times New Roman" w:hAnsi="Times New Roman" w:cs="Times New Roman"/>
                <w:sz w:val="20"/>
                <w:szCs w:val="20"/>
              </w:rPr>
              <w:fldChar w:fldCharType="end"/>
            </w:r>
          </w:p>
        </w:tc>
        <w:tc>
          <w:tcPr>
            <w:tcW w:w="594" w:type="pct"/>
          </w:tcPr>
          <w:p w14:paraId="6CB3375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Test feasibility, acceptability, and preliminary efficacy of an HIV prevention intervention </w:t>
            </w:r>
          </w:p>
        </w:tc>
        <w:tc>
          <w:tcPr>
            <w:tcW w:w="349" w:type="pct"/>
          </w:tcPr>
          <w:p w14:paraId="325FB77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Serial cross-sectional surveys </w:t>
            </w:r>
          </w:p>
        </w:tc>
        <w:tc>
          <w:tcPr>
            <w:tcW w:w="464" w:type="pct"/>
            <w:noWrap/>
          </w:tcPr>
          <w:p w14:paraId="1D0D16A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446" w:type="pct"/>
            <w:noWrap/>
          </w:tcPr>
          <w:p w14:paraId="1A2A219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a community-based organization </w:t>
            </w:r>
          </w:p>
        </w:tc>
        <w:tc>
          <w:tcPr>
            <w:tcW w:w="464" w:type="pct"/>
          </w:tcPr>
          <w:p w14:paraId="5D5858E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406</w:t>
            </w:r>
          </w:p>
          <w:p w14:paraId="21587496"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597D54F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YMSM</w:t>
            </w:r>
          </w:p>
        </w:tc>
        <w:tc>
          <w:tcPr>
            <w:tcW w:w="469" w:type="pct"/>
            <w:noWrap/>
          </w:tcPr>
          <w:p w14:paraId="3831639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0.93 (eligibility range: 15-24)</w:t>
            </w:r>
          </w:p>
        </w:tc>
        <w:tc>
          <w:tcPr>
            <w:tcW w:w="531" w:type="pct"/>
            <w:noWrap/>
          </w:tcPr>
          <w:p w14:paraId="59C68C3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 100% </w:t>
            </w:r>
          </w:p>
        </w:tc>
        <w:tc>
          <w:tcPr>
            <w:tcW w:w="501" w:type="pct"/>
          </w:tcPr>
          <w:p w14:paraId="30FE1D8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63.5%</w:t>
            </w:r>
          </w:p>
          <w:p w14:paraId="1FC0A8E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7.0%</w:t>
            </w:r>
          </w:p>
          <w:p w14:paraId="3D1D6BD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traight: 7.6%</w:t>
            </w:r>
          </w:p>
          <w:p w14:paraId="2CBF8FA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11.8%</w:t>
            </w:r>
          </w:p>
        </w:tc>
        <w:tc>
          <w:tcPr>
            <w:tcW w:w="498" w:type="pct"/>
          </w:tcPr>
          <w:p w14:paraId="4BF673A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is-male: 90.1%</w:t>
            </w:r>
          </w:p>
          <w:p w14:paraId="48C0794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to-female trans: 7.6%</w:t>
            </w:r>
          </w:p>
          <w:p w14:paraId="1AFA8DC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to-male-trans: 1.5%</w:t>
            </w:r>
          </w:p>
        </w:tc>
      </w:tr>
      <w:tr w:rsidR="00EF183B" w:rsidRPr="006E0BA7" w14:paraId="09B4750E" w14:textId="77777777" w:rsidTr="00EF183B">
        <w:trPr>
          <w:trHeight w:val="2970"/>
        </w:trPr>
        <w:tc>
          <w:tcPr>
            <w:tcW w:w="306" w:type="pct"/>
          </w:tcPr>
          <w:p w14:paraId="379C48E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Jones et al., (2008)</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Jones&lt;/Author&gt;&lt;Year&gt;2008&lt;/Year&gt;&lt;RecNum&gt;11&lt;/RecNum&gt;&lt;DisplayText&gt;&lt;style face="superscript"&gt;43&lt;/style&gt;&lt;/DisplayText&gt;&lt;record&gt;&lt;rec-number&gt;11&lt;/rec-number&gt;&lt;foreign-keys&gt;&lt;key app="EN" db-id="d0r0wt9e80ewwde2v93pvt5a5v52rztfrr2w" timestamp="1528834957"&gt;11&lt;/key&gt;&lt;/foreign-keys&gt;&lt;ref-type name="Journal Article"&gt;17&lt;/ref-type&gt;&lt;contributors&gt;&lt;authors&gt;&lt;author&gt;Jones, Kenneth T&lt;/author&gt;&lt;author&gt;Gray, Phyllis&lt;/author&gt;&lt;author&gt;Whiteside, Y Omar&lt;/author&gt;&lt;author&gt;Wang, Terry&lt;/author&gt;&lt;author&gt;Bost, Debra&lt;/author&gt;&lt;author&gt;Dunbar, Erica&lt;/author&gt;&lt;author&gt;Foust, Evelyn&lt;/author&gt;&lt;author&gt;Johnson, Wayne D&lt;/author&gt;&lt;/authors&gt;&lt;/contributors&gt;&lt;titles&gt;&lt;title&gt;Evaluation of an HIV prevention intervention adapted for Black men who have sex with men&lt;/title&gt;&lt;secondary-title&gt;American Journal of Public Health&lt;/secondary-title&gt;&lt;/titles&gt;&lt;periodical&gt;&lt;full-title&gt;American Journal of Public Health&lt;/full-title&gt;&lt;abbr-1&gt;Am. J. Public Health&lt;/abbr-1&gt;&lt;abbr-2&gt;Am J Public Health&lt;/abbr-2&gt;&lt;/periodical&gt;&lt;pages&gt;1043-1050&lt;/pages&gt;&lt;volume&gt;98&lt;/volume&gt;&lt;number&gt;6&lt;/number&gt;&lt;dates&gt;&lt;year&gt;2008&lt;/year&gt;&lt;/dates&gt;&lt;isbn&gt;0090-0036&lt;/isbn&gt;&lt;urls&gt;&lt;related-urls&gt;&lt;url&gt;https://www.ncbi.nlm.nih.gov/pmc/articles/PMC2377294/pdf/0981043.pdf&lt;/url&gt;&lt;/related-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3</w:t>
            </w:r>
            <w:r w:rsidRPr="006E0BA7">
              <w:rPr>
                <w:rFonts w:ascii="Times New Roman" w:eastAsia="Times New Roman" w:hAnsi="Times New Roman" w:cs="Times New Roman"/>
                <w:sz w:val="20"/>
                <w:szCs w:val="20"/>
              </w:rPr>
              <w:fldChar w:fldCharType="end"/>
            </w:r>
          </w:p>
        </w:tc>
        <w:tc>
          <w:tcPr>
            <w:tcW w:w="594" w:type="pct"/>
          </w:tcPr>
          <w:p w14:paraId="01A4F70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sess efficacy of an HIV intervention for Black men who have sex with men (MSM)</w:t>
            </w:r>
          </w:p>
          <w:p w14:paraId="30A54A64"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5023B46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Serial cross-sectional surveys  </w:t>
            </w:r>
          </w:p>
        </w:tc>
        <w:tc>
          <w:tcPr>
            <w:tcW w:w="464" w:type="pct"/>
            <w:noWrap/>
          </w:tcPr>
          <w:p w14:paraId="04CD6D4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orth Carolina, 2004-2005</w:t>
            </w:r>
          </w:p>
        </w:tc>
        <w:tc>
          <w:tcPr>
            <w:tcW w:w="446" w:type="pct"/>
            <w:noWrap/>
          </w:tcPr>
          <w:p w14:paraId="57E5733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at nightclubs </w:t>
            </w:r>
          </w:p>
        </w:tc>
        <w:tc>
          <w:tcPr>
            <w:tcW w:w="464" w:type="pct"/>
          </w:tcPr>
          <w:p w14:paraId="1881D096" w14:textId="77777777" w:rsidR="00137C33" w:rsidRPr="006E0BA7" w:rsidRDefault="00137C33" w:rsidP="00AA5C82">
            <w:pPr>
              <w:rPr>
                <w:rFonts w:ascii="Times New Roman" w:hAnsi="Times New Roman" w:cs="Times New Roman"/>
                <w:bCs/>
                <w:sz w:val="20"/>
                <w:szCs w:val="20"/>
              </w:rPr>
            </w:pPr>
            <w:r w:rsidRPr="006E0BA7">
              <w:rPr>
                <w:rFonts w:ascii="Times New Roman" w:eastAsia="Times New Roman" w:hAnsi="Times New Roman" w:cs="Times New Roman"/>
                <w:sz w:val="20"/>
                <w:szCs w:val="20"/>
              </w:rPr>
              <w:t>n = 1190</w:t>
            </w:r>
          </w:p>
          <w:p w14:paraId="472BC888"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75B8F28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 MSM </w:t>
            </w:r>
          </w:p>
        </w:tc>
        <w:tc>
          <w:tcPr>
            <w:tcW w:w="469" w:type="pct"/>
            <w:noWrap/>
          </w:tcPr>
          <w:p w14:paraId="533D1F2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2.8 (18-30)</w:t>
            </w:r>
          </w:p>
          <w:p w14:paraId="6AE1DE2E"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76158CE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 or African American: 100% </w:t>
            </w:r>
          </w:p>
        </w:tc>
        <w:tc>
          <w:tcPr>
            <w:tcW w:w="501" w:type="pct"/>
          </w:tcPr>
          <w:p w14:paraId="33CCA15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Report oral or anal intercourse with a man in the past year: 100%</w:t>
            </w:r>
          </w:p>
          <w:p w14:paraId="4C564B77" w14:textId="77777777" w:rsidR="00137C33" w:rsidRPr="006E0BA7" w:rsidRDefault="00137C33" w:rsidP="00AA5C82">
            <w:pPr>
              <w:rPr>
                <w:rFonts w:ascii="Times New Roman" w:eastAsia="Times New Roman" w:hAnsi="Times New Roman" w:cs="Times New Roman"/>
                <w:sz w:val="20"/>
                <w:szCs w:val="20"/>
              </w:rPr>
            </w:pPr>
          </w:p>
          <w:p w14:paraId="2599EB4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Nongay identified: 43.0% </w:t>
            </w:r>
          </w:p>
        </w:tc>
        <w:tc>
          <w:tcPr>
            <w:tcW w:w="498" w:type="pct"/>
          </w:tcPr>
          <w:p w14:paraId="1CE49F0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 100%    </w:t>
            </w:r>
          </w:p>
        </w:tc>
      </w:tr>
      <w:tr w:rsidR="00EF183B" w:rsidRPr="006E0BA7" w14:paraId="509694A3" w14:textId="77777777" w:rsidTr="00EF183B">
        <w:trPr>
          <w:trHeight w:val="2970"/>
        </w:trPr>
        <w:tc>
          <w:tcPr>
            <w:tcW w:w="306" w:type="pct"/>
          </w:tcPr>
          <w:p w14:paraId="6AFB5A7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Kubicek et al., (2010)</w:t>
            </w:r>
            <w:r w:rsidRPr="006E0BA7">
              <w:rPr>
                <w:rFonts w:ascii="Times New Roman" w:eastAsia="Times New Roman" w:hAnsi="Times New Roman" w:cs="Times New Roman"/>
                <w:sz w:val="20"/>
                <w:szCs w:val="20"/>
              </w:rPr>
              <w:fldChar w:fldCharType="begin">
                <w:fldData xml:space="preserve">PEVuZE5vdGU+PENpdGU+PEF1dGhvcj5LdWJpY2VrPC9BdXRob3I+PFllYXI+MjAxMDwvWWVhcj48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LdWJpY2VrPC9BdXRob3I+PFllYXI+MjAxMDwvWWVhcj48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18</w:t>
            </w:r>
            <w:r w:rsidRPr="006E0BA7">
              <w:rPr>
                <w:rFonts w:ascii="Times New Roman" w:eastAsia="Times New Roman" w:hAnsi="Times New Roman" w:cs="Times New Roman"/>
                <w:sz w:val="20"/>
                <w:szCs w:val="20"/>
              </w:rPr>
              <w:fldChar w:fldCharType="end"/>
            </w:r>
          </w:p>
        </w:tc>
        <w:tc>
          <w:tcPr>
            <w:tcW w:w="594" w:type="pct"/>
          </w:tcPr>
          <w:p w14:paraId="47C9C8B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plore how </w:t>
            </w:r>
            <w:r w:rsidRPr="006E0BA7">
              <w:rPr>
                <w:rFonts w:ascii="Times New Roman" w:eastAsia="Times New Roman" w:hAnsi="Times New Roman" w:cs="Times New Roman"/>
                <w:sz w:val="20"/>
                <w:szCs w:val="20"/>
              </w:rPr>
              <w:br/>
              <w:t>YMSM receive relevant information on sexual health/behavior</w:t>
            </w:r>
          </w:p>
          <w:p w14:paraId="2326E848"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26A9E20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semi-structured  interviews </w:t>
            </w:r>
          </w:p>
        </w:tc>
        <w:tc>
          <w:tcPr>
            <w:tcW w:w="464" w:type="pct"/>
            <w:noWrap/>
          </w:tcPr>
          <w:p w14:paraId="5E51188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Los Angeles, California, 2006-2007 </w:t>
            </w:r>
          </w:p>
          <w:p w14:paraId="682617A1"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1865649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rticipants were recruited from the Healthy Young Men’s Study</w:t>
            </w:r>
          </w:p>
        </w:tc>
        <w:tc>
          <w:tcPr>
            <w:tcW w:w="464" w:type="pct"/>
          </w:tcPr>
          <w:p w14:paraId="04D1AEC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58</w:t>
            </w:r>
          </w:p>
        </w:tc>
        <w:tc>
          <w:tcPr>
            <w:tcW w:w="378" w:type="pct"/>
          </w:tcPr>
          <w:p w14:paraId="7B2BF18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MSM</w:t>
            </w:r>
          </w:p>
        </w:tc>
        <w:tc>
          <w:tcPr>
            <w:tcW w:w="469" w:type="pct"/>
            <w:noWrap/>
          </w:tcPr>
          <w:p w14:paraId="5FDD6F9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eligibility range: 18 to 24)</w:t>
            </w:r>
          </w:p>
          <w:p w14:paraId="4D0F638D" w14:textId="77777777" w:rsidR="00137C33" w:rsidRPr="006E0BA7" w:rsidRDefault="00137C33" w:rsidP="00AA5C82">
            <w:pPr>
              <w:rPr>
                <w:rFonts w:ascii="Times New Roman" w:eastAsia="Times New Roman" w:hAnsi="Times New Roman" w:cs="Times New Roman"/>
                <w:sz w:val="20"/>
                <w:szCs w:val="20"/>
              </w:rPr>
            </w:pPr>
          </w:p>
          <w:p w14:paraId="626AF4AF"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3C39BCF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aucasian: 35%</w:t>
            </w:r>
          </w:p>
          <w:p w14:paraId="0E12E59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American: 32%</w:t>
            </w:r>
          </w:p>
          <w:p w14:paraId="05FF6D0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exican descent: 33%</w:t>
            </w:r>
          </w:p>
        </w:tc>
        <w:tc>
          <w:tcPr>
            <w:tcW w:w="501" w:type="pct"/>
          </w:tcPr>
          <w:p w14:paraId="3305CFAD"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72% </w:t>
            </w:r>
          </w:p>
          <w:p w14:paraId="00FCF38C" w14:textId="77777777" w:rsidR="00137C33" w:rsidRPr="006E0BA7" w:rsidRDefault="00137C33" w:rsidP="00AA5C82">
            <w:pPr>
              <w:spacing w:after="0"/>
              <w:rPr>
                <w:rFonts w:ascii="Times New Roman" w:eastAsia="Times New Roman" w:hAnsi="Times New Roman" w:cs="Times New Roman"/>
                <w:sz w:val="20"/>
                <w:szCs w:val="20"/>
              </w:rPr>
            </w:pPr>
          </w:p>
          <w:p w14:paraId="0317F138"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isexual: 14% </w:t>
            </w:r>
          </w:p>
          <w:p w14:paraId="488D9D07" w14:textId="77777777" w:rsidR="00137C33" w:rsidRPr="006E0BA7" w:rsidRDefault="00137C33" w:rsidP="00AA5C82">
            <w:pPr>
              <w:spacing w:after="0"/>
              <w:rPr>
                <w:rFonts w:ascii="Times New Roman" w:eastAsia="Times New Roman" w:hAnsi="Times New Roman" w:cs="Times New Roman"/>
                <w:sz w:val="20"/>
                <w:szCs w:val="20"/>
              </w:rPr>
            </w:pPr>
          </w:p>
          <w:p w14:paraId="7BCDF6E8"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traight: 2%</w:t>
            </w:r>
            <w:r w:rsidRPr="006E0BA7">
              <w:rPr>
                <w:rFonts w:ascii="Times New Roman" w:eastAsia="Times New Roman" w:hAnsi="Times New Roman" w:cs="Times New Roman"/>
                <w:sz w:val="20"/>
                <w:szCs w:val="20"/>
              </w:rPr>
              <w:cr/>
            </w:r>
          </w:p>
          <w:p w14:paraId="27862050"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same-sex identity: 11%</w:t>
            </w:r>
          </w:p>
          <w:p w14:paraId="5F92649E" w14:textId="77777777" w:rsidR="00137C33" w:rsidRPr="006E0BA7" w:rsidRDefault="00137C33" w:rsidP="00AA5C82">
            <w:pPr>
              <w:spacing w:after="0"/>
              <w:rPr>
                <w:rFonts w:ascii="Times New Roman" w:eastAsia="Times New Roman" w:hAnsi="Times New Roman" w:cs="Times New Roman"/>
                <w:sz w:val="20"/>
                <w:szCs w:val="20"/>
              </w:rPr>
            </w:pPr>
          </w:p>
          <w:p w14:paraId="0E2AED2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Don't know/ refused: 2%</w:t>
            </w:r>
          </w:p>
        </w:tc>
        <w:tc>
          <w:tcPr>
            <w:tcW w:w="498" w:type="pct"/>
          </w:tcPr>
          <w:p w14:paraId="375469D8" w14:textId="77777777" w:rsidR="00137C33" w:rsidRDefault="00137C33" w:rsidP="00AA5C82">
            <w:pPr>
              <w:rPr>
                <w:rFonts w:ascii="Times New Roman" w:hAnsi="Times New Roman" w:cs="Times New Roman"/>
                <w:sz w:val="20"/>
                <w:szCs w:val="20"/>
              </w:rPr>
            </w:pPr>
            <w:r w:rsidRPr="006E0BA7">
              <w:rPr>
                <w:rFonts w:ascii="Times New Roman" w:hAnsi="Times New Roman" w:cs="Times New Roman"/>
                <w:sz w:val="20"/>
                <w:szCs w:val="20"/>
              </w:rPr>
              <w:t>Male: 100%</w:t>
            </w:r>
          </w:p>
          <w:p w14:paraId="49FD98BE" w14:textId="77777777" w:rsidR="00FD5923" w:rsidRPr="00FD5923" w:rsidRDefault="00FD5923" w:rsidP="00FD5923">
            <w:pPr>
              <w:rPr>
                <w:rFonts w:ascii="Times New Roman" w:hAnsi="Times New Roman" w:cs="Times New Roman"/>
                <w:sz w:val="20"/>
                <w:szCs w:val="20"/>
              </w:rPr>
            </w:pPr>
          </w:p>
          <w:p w14:paraId="5554EA96" w14:textId="77777777" w:rsidR="00FD5923" w:rsidRPr="00FD5923" w:rsidRDefault="00FD5923" w:rsidP="00FD5923">
            <w:pPr>
              <w:rPr>
                <w:rFonts w:ascii="Times New Roman" w:hAnsi="Times New Roman" w:cs="Times New Roman"/>
                <w:sz w:val="20"/>
                <w:szCs w:val="20"/>
              </w:rPr>
            </w:pPr>
          </w:p>
          <w:p w14:paraId="7B0E7579" w14:textId="77777777" w:rsidR="00FD5923" w:rsidRPr="00FD5923" w:rsidRDefault="00FD5923" w:rsidP="00FD5923">
            <w:pPr>
              <w:rPr>
                <w:rFonts w:ascii="Times New Roman" w:hAnsi="Times New Roman" w:cs="Times New Roman"/>
                <w:sz w:val="20"/>
                <w:szCs w:val="20"/>
              </w:rPr>
            </w:pPr>
          </w:p>
          <w:p w14:paraId="26B6B545" w14:textId="77777777" w:rsidR="00FD5923" w:rsidRPr="00FD5923" w:rsidRDefault="00FD5923" w:rsidP="00FD5923">
            <w:pPr>
              <w:rPr>
                <w:rFonts w:ascii="Times New Roman" w:hAnsi="Times New Roman" w:cs="Times New Roman"/>
                <w:sz w:val="20"/>
                <w:szCs w:val="20"/>
              </w:rPr>
            </w:pPr>
          </w:p>
          <w:p w14:paraId="37A32506" w14:textId="77777777" w:rsidR="00FD5923" w:rsidRPr="00FD5923" w:rsidRDefault="00FD5923" w:rsidP="00FD5923">
            <w:pPr>
              <w:rPr>
                <w:rFonts w:ascii="Times New Roman" w:hAnsi="Times New Roman" w:cs="Times New Roman"/>
                <w:sz w:val="20"/>
                <w:szCs w:val="20"/>
              </w:rPr>
            </w:pPr>
          </w:p>
          <w:p w14:paraId="344631E3" w14:textId="77777777" w:rsidR="00FD5923" w:rsidRPr="00FD5923" w:rsidRDefault="00FD5923" w:rsidP="00FD5923">
            <w:pPr>
              <w:rPr>
                <w:rFonts w:ascii="Times New Roman" w:hAnsi="Times New Roman" w:cs="Times New Roman"/>
                <w:sz w:val="20"/>
                <w:szCs w:val="20"/>
              </w:rPr>
            </w:pPr>
          </w:p>
          <w:p w14:paraId="5CF21A48" w14:textId="77777777" w:rsidR="00FD5923" w:rsidRPr="00FD5923" w:rsidRDefault="00FD5923" w:rsidP="00FD5923">
            <w:pPr>
              <w:rPr>
                <w:rFonts w:ascii="Times New Roman" w:hAnsi="Times New Roman" w:cs="Times New Roman"/>
                <w:sz w:val="20"/>
                <w:szCs w:val="20"/>
              </w:rPr>
            </w:pPr>
          </w:p>
          <w:p w14:paraId="1FD885ED" w14:textId="03F4AF34" w:rsidR="00FD5923" w:rsidRPr="00FD5923" w:rsidRDefault="00FD5923" w:rsidP="00FD5923">
            <w:pPr>
              <w:rPr>
                <w:rFonts w:ascii="Times New Roman" w:hAnsi="Times New Roman" w:cs="Times New Roman"/>
                <w:sz w:val="20"/>
                <w:szCs w:val="20"/>
              </w:rPr>
            </w:pPr>
          </w:p>
        </w:tc>
      </w:tr>
      <w:tr w:rsidR="00EF183B" w:rsidRPr="006E0BA7" w14:paraId="73D33952" w14:textId="77777777" w:rsidTr="00EF183B">
        <w:trPr>
          <w:trHeight w:val="2970"/>
        </w:trPr>
        <w:tc>
          <w:tcPr>
            <w:tcW w:w="306" w:type="pct"/>
          </w:tcPr>
          <w:p w14:paraId="3BD10C4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inville (2011)</w:t>
            </w:r>
            <w:r w:rsidRPr="006E0BA7">
              <w:rPr>
                <w:rFonts w:ascii="Times New Roman" w:eastAsia="Times New Roman" w:hAnsi="Times New Roman" w:cs="Times New Roman"/>
                <w:sz w:val="20"/>
                <w:szCs w:val="20"/>
              </w:rPr>
              <w:fldChar w:fldCharType="begin">
                <w:fldData xml:space="preserve">PEVuZE5vdGU+PENpdGU+PEF1dGhvcj5MaW52aWxsZTwvQXV0aG9yPjxZZWFyPjIwMTE8L1llYXI+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MaW52aWxsZTwvQXV0aG9yPjxZZWFyPjIwMTE8L1llYXI+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5</w:t>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t xml:space="preserve"> </w:t>
            </w:r>
          </w:p>
        </w:tc>
        <w:tc>
          <w:tcPr>
            <w:tcW w:w="594" w:type="pct"/>
          </w:tcPr>
          <w:p w14:paraId="5DCFE7B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nalyze school norms and sex education policies using participatory action research</w:t>
            </w:r>
          </w:p>
          <w:p w14:paraId="0BF82F1F"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4B34661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rticipatory action research (PAR) project</w:t>
            </w:r>
          </w:p>
          <w:p w14:paraId="343E6D0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ross-sectional Q sort task</w:t>
            </w:r>
          </w:p>
        </w:tc>
        <w:tc>
          <w:tcPr>
            <w:tcW w:w="464" w:type="pct"/>
            <w:noWrap/>
          </w:tcPr>
          <w:p w14:paraId="59E9A77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ew York City, New York</w:t>
            </w:r>
          </w:p>
          <w:p w14:paraId="73CA7F15"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3A7A365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w:t>
            </w:r>
          </w:p>
        </w:tc>
        <w:tc>
          <w:tcPr>
            <w:tcW w:w="464" w:type="pct"/>
          </w:tcPr>
          <w:p w14:paraId="7D82E4F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R youth n = 8</w:t>
            </w:r>
          </w:p>
          <w:p w14:paraId="2197D21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 Sort n = 21</w:t>
            </w:r>
          </w:p>
        </w:tc>
        <w:tc>
          <w:tcPr>
            <w:tcW w:w="378" w:type="pct"/>
          </w:tcPr>
          <w:p w14:paraId="5864ADD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Non-heterosexual/gender non-conforming youth </w:t>
            </w:r>
          </w:p>
          <w:p w14:paraId="296D6B32" w14:textId="77777777" w:rsidR="00137C33" w:rsidRPr="006E0BA7" w:rsidRDefault="00137C33" w:rsidP="00AA5C82">
            <w:pPr>
              <w:jc w:val="center"/>
              <w:rPr>
                <w:rFonts w:ascii="Times New Roman" w:eastAsia="Times New Roman" w:hAnsi="Times New Roman" w:cs="Times New Roman"/>
                <w:sz w:val="20"/>
                <w:szCs w:val="20"/>
              </w:rPr>
            </w:pPr>
          </w:p>
        </w:tc>
        <w:tc>
          <w:tcPr>
            <w:tcW w:w="469" w:type="pct"/>
            <w:noWrap/>
          </w:tcPr>
          <w:p w14:paraId="65B6141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PAR eligibility range: 15-18)</w:t>
            </w:r>
          </w:p>
        </w:tc>
        <w:tc>
          <w:tcPr>
            <w:tcW w:w="531" w:type="pct"/>
            <w:noWrap/>
          </w:tcPr>
          <w:p w14:paraId="152D6F4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w:t>
            </w:r>
          </w:p>
        </w:tc>
        <w:tc>
          <w:tcPr>
            <w:tcW w:w="501" w:type="pct"/>
          </w:tcPr>
          <w:p w14:paraId="0B13B89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PAR youth: non-heterosexual: 100% </w:t>
            </w:r>
          </w:p>
          <w:p w14:paraId="0E9E1822" w14:textId="77777777" w:rsidR="00137C33" w:rsidRPr="006E0BA7" w:rsidRDefault="00137C33" w:rsidP="00AA5C82">
            <w:pPr>
              <w:rPr>
                <w:rFonts w:ascii="Times New Roman" w:eastAsia="Times New Roman" w:hAnsi="Times New Roman" w:cs="Times New Roman"/>
                <w:sz w:val="20"/>
                <w:szCs w:val="20"/>
              </w:rPr>
            </w:pPr>
          </w:p>
          <w:p w14:paraId="6210938F" w14:textId="77777777" w:rsidR="00137C33" w:rsidRPr="006E0BA7" w:rsidRDefault="00137C33" w:rsidP="00AA5C82">
            <w:pPr>
              <w:rPr>
                <w:rFonts w:ascii="Times New Roman" w:eastAsia="Times New Roman" w:hAnsi="Times New Roman" w:cs="Times New Roman"/>
                <w:sz w:val="20"/>
                <w:szCs w:val="20"/>
              </w:rPr>
            </w:pPr>
          </w:p>
          <w:p w14:paraId="30F9D288"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7B0E6F5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NR  </w:t>
            </w:r>
          </w:p>
        </w:tc>
      </w:tr>
      <w:tr w:rsidR="00EF183B" w:rsidRPr="006E0BA7" w14:paraId="25D803CB" w14:textId="77777777" w:rsidTr="00EF183B">
        <w:trPr>
          <w:trHeight w:val="2970"/>
        </w:trPr>
        <w:tc>
          <w:tcPr>
            <w:tcW w:w="306" w:type="pct"/>
          </w:tcPr>
          <w:p w14:paraId="094AE66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ustanski et al., (2013)</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Mustanski&lt;/Author&gt;&lt;Year&gt;2013&lt;/Year&gt;&lt;RecNum&gt;9&lt;/RecNum&gt;&lt;DisplayText&gt;&lt;style face="superscript"&gt;36&lt;/style&gt;&lt;/DisplayText&gt;&lt;record&gt;&lt;rec-number&gt;9&lt;/rec-number&gt;&lt;foreign-keys&gt;&lt;key app="EN" db-id="d0r0wt9e80ewwde2v93pvt5a5v52rztfrr2w" timestamp="1528749041"&gt;9&lt;/key&gt;&lt;/foreign-keys&gt;&lt;ref-type name="Journal Article"&gt;17&lt;/ref-type&gt;&lt;contributors&gt;&lt;authors&gt;&lt;author&gt;Mustanski, Brian&lt;/author&gt;&lt;author&gt;Garofalo, Robert&lt;/author&gt;&lt;author&gt;Monahan, Colleen&lt;/author&gt;&lt;author&gt;Gratzer, Beau&lt;/author&gt;&lt;author&gt;Andrews, Rebecca&lt;/author&gt;&lt;/authors&gt;&lt;/contributors&gt;&lt;titles&gt;&lt;title&gt;Feasibility, acceptability, and preliminary efficacy of an online HIV prevention program for diverse young men who have sex with men: the keep it up! intervention&lt;/title&gt;&lt;secondary-title&gt;AIDS and Behavior&lt;/secondary-title&gt;&lt;/titles&gt;&lt;periodical&gt;&lt;full-title&gt;AIDS and Behavior&lt;/full-title&gt;&lt;abbr-1&gt;AIDS Behav.&lt;/abbr-1&gt;&lt;abbr-2&gt;AIDS Behav&lt;/abbr-2&gt;&lt;abbr-3&gt;AIDS &amp;amp; Behavior&lt;/abbr-3&gt;&lt;/periodical&gt;&lt;pages&gt;2999-3012&lt;/pages&gt;&lt;volume&gt;17&lt;/volume&gt;&lt;number&gt;9&lt;/number&gt;&lt;dates&gt;&lt;year&gt;2013&lt;/year&gt;&lt;/dates&gt;&lt;isbn&gt;1090-7165&lt;/isbn&gt;&lt;urls&gt;&lt;related-urls&gt;&lt;url&gt;https://link.springer.com/content/pdf/10.1007%2Fs10461-013-0507-z.pdf&lt;/url&gt;&lt;/related-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6</w:t>
            </w:r>
            <w:r w:rsidRPr="006E0BA7">
              <w:rPr>
                <w:rFonts w:ascii="Times New Roman" w:eastAsia="Times New Roman" w:hAnsi="Times New Roman" w:cs="Times New Roman"/>
                <w:sz w:val="20"/>
                <w:szCs w:val="20"/>
              </w:rPr>
              <w:fldChar w:fldCharType="end"/>
            </w:r>
          </w:p>
        </w:tc>
        <w:tc>
          <w:tcPr>
            <w:tcW w:w="594" w:type="pct"/>
          </w:tcPr>
          <w:p w14:paraId="1976527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amine the feasibility, acceptability, and preliminary efficacy of the HIV prevention program Keep It Up!</w:t>
            </w:r>
          </w:p>
        </w:tc>
        <w:tc>
          <w:tcPr>
            <w:tcW w:w="349" w:type="pct"/>
          </w:tcPr>
          <w:p w14:paraId="6B457C0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RCT </w:t>
            </w:r>
          </w:p>
        </w:tc>
        <w:tc>
          <w:tcPr>
            <w:tcW w:w="464" w:type="pct"/>
            <w:noWrap/>
          </w:tcPr>
          <w:p w14:paraId="63B44DF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hicago, IL, 2009-2010</w:t>
            </w:r>
          </w:p>
          <w:p w14:paraId="171F0D51"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1D4E8C1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by HIV/AIDS test counselors </w:t>
            </w:r>
          </w:p>
        </w:tc>
        <w:tc>
          <w:tcPr>
            <w:tcW w:w="464" w:type="pct"/>
          </w:tcPr>
          <w:p w14:paraId="6960C92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102</w:t>
            </w:r>
          </w:p>
          <w:p w14:paraId="4112FBD2" w14:textId="3CAA7EDC"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ollow-up n = 90</w:t>
            </w:r>
            <w:r w:rsidR="00B64840">
              <w:rPr>
                <w:rFonts w:ascii="Times New Roman" w:eastAsia="Times New Roman" w:hAnsi="Times New Roman" w:cs="Times New Roman"/>
                <w:sz w:val="20"/>
                <w:szCs w:val="20"/>
              </w:rPr>
              <w:t xml:space="preserve"> </w:t>
            </w:r>
            <w:r w:rsidR="00B64840" w:rsidRPr="006E0BA7">
              <w:rPr>
                <w:rFonts w:ascii="Times New Roman" w:eastAsia="Times New Roman" w:hAnsi="Times New Roman" w:cs="Times New Roman"/>
                <w:sz w:val="20"/>
                <w:szCs w:val="20"/>
              </w:rPr>
              <w:t>(at 12 weeks)</w:t>
            </w:r>
          </w:p>
          <w:p w14:paraId="105388C6" w14:textId="77777777" w:rsidR="00137C33" w:rsidRPr="006E0BA7" w:rsidRDefault="00137C33" w:rsidP="00AA5C82">
            <w:pPr>
              <w:rPr>
                <w:rFonts w:ascii="Times New Roman" w:eastAsia="Times New Roman" w:hAnsi="Times New Roman" w:cs="Times New Roman"/>
                <w:sz w:val="20"/>
                <w:szCs w:val="20"/>
              </w:rPr>
            </w:pPr>
          </w:p>
          <w:p w14:paraId="6FB2D377" w14:textId="77777777" w:rsidR="00137C33" w:rsidRPr="006E0BA7" w:rsidRDefault="00137C33" w:rsidP="00AA5C82">
            <w:pPr>
              <w:rPr>
                <w:rFonts w:ascii="Times New Roman" w:eastAsia="Times New Roman" w:hAnsi="Times New Roman" w:cs="Times New Roman"/>
                <w:sz w:val="20"/>
                <w:szCs w:val="20"/>
              </w:rPr>
            </w:pPr>
          </w:p>
          <w:p w14:paraId="3A677DA2" w14:textId="77777777" w:rsidR="00137C33" w:rsidRPr="006E0BA7" w:rsidRDefault="00137C33" w:rsidP="00AA5C82">
            <w:pPr>
              <w:jc w:val="center"/>
              <w:rPr>
                <w:rFonts w:ascii="Times New Roman" w:eastAsia="Times New Roman" w:hAnsi="Times New Roman" w:cs="Times New Roman"/>
                <w:sz w:val="20"/>
                <w:szCs w:val="20"/>
              </w:rPr>
            </w:pPr>
          </w:p>
        </w:tc>
        <w:tc>
          <w:tcPr>
            <w:tcW w:w="378" w:type="pct"/>
          </w:tcPr>
          <w:p w14:paraId="2F4B7E0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MSM</w:t>
            </w:r>
          </w:p>
        </w:tc>
        <w:tc>
          <w:tcPr>
            <w:tcW w:w="469" w:type="pct"/>
            <w:noWrap/>
          </w:tcPr>
          <w:p w14:paraId="7E2DB12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1.3 (18-24)</w:t>
            </w:r>
          </w:p>
        </w:tc>
        <w:tc>
          <w:tcPr>
            <w:tcW w:w="531" w:type="pct"/>
            <w:noWrap/>
          </w:tcPr>
          <w:p w14:paraId="39F1CEE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t baseline:</w:t>
            </w:r>
          </w:p>
          <w:p w14:paraId="0C9B548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Latino: 46.1%</w:t>
            </w:r>
          </w:p>
          <w:p w14:paraId="3E05918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Non-Latino: 25.5%</w:t>
            </w:r>
          </w:p>
          <w:p w14:paraId="76AC0E5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12.7%</w:t>
            </w:r>
          </w:p>
          <w:p w14:paraId="41AF82A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15.7%</w:t>
            </w:r>
          </w:p>
          <w:p w14:paraId="05338F72" w14:textId="77777777" w:rsidR="00137C33" w:rsidRPr="006E0BA7" w:rsidRDefault="00137C33" w:rsidP="00AA5C82">
            <w:pPr>
              <w:rPr>
                <w:rFonts w:ascii="Times New Roman" w:eastAsia="Times New Roman" w:hAnsi="Times New Roman" w:cs="Times New Roman"/>
                <w:sz w:val="20"/>
                <w:szCs w:val="20"/>
              </w:rPr>
            </w:pPr>
          </w:p>
          <w:p w14:paraId="2612AEEE" w14:textId="77777777" w:rsidR="00137C33" w:rsidRPr="006E0BA7" w:rsidRDefault="00137C33" w:rsidP="00AA5C82">
            <w:pPr>
              <w:rPr>
                <w:rFonts w:ascii="Times New Roman" w:eastAsia="Times New Roman" w:hAnsi="Times New Roman" w:cs="Times New Roman"/>
                <w:sz w:val="20"/>
                <w:szCs w:val="20"/>
              </w:rPr>
            </w:pPr>
          </w:p>
          <w:p w14:paraId="35CDA1E0" w14:textId="77777777" w:rsidR="00137C33" w:rsidRPr="006E0BA7" w:rsidRDefault="00137C33" w:rsidP="00AA5C82">
            <w:pPr>
              <w:rPr>
                <w:rFonts w:ascii="Times New Roman" w:eastAsia="Times New Roman" w:hAnsi="Times New Roman" w:cs="Times New Roman"/>
                <w:sz w:val="20"/>
                <w:szCs w:val="20"/>
              </w:rPr>
            </w:pPr>
          </w:p>
        </w:tc>
        <w:tc>
          <w:tcPr>
            <w:tcW w:w="501" w:type="pct"/>
          </w:tcPr>
          <w:p w14:paraId="2CC7D7C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At baseline:</w:t>
            </w:r>
          </w:p>
          <w:p w14:paraId="09AED3F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homosexual: 82.3%</w:t>
            </w:r>
          </w:p>
          <w:p w14:paraId="1306E50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other: 17.7%</w:t>
            </w:r>
          </w:p>
          <w:p w14:paraId="0A8C2046" w14:textId="77777777" w:rsidR="00137C33" w:rsidRPr="006E0BA7" w:rsidRDefault="00137C33" w:rsidP="00AA5C82">
            <w:pPr>
              <w:rPr>
                <w:rFonts w:ascii="Times New Roman" w:eastAsia="Times New Roman" w:hAnsi="Times New Roman" w:cs="Times New Roman"/>
                <w:sz w:val="20"/>
                <w:szCs w:val="20"/>
              </w:rPr>
            </w:pPr>
          </w:p>
          <w:p w14:paraId="3CBEC6CA"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7DDD176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 100% </w:t>
            </w:r>
          </w:p>
        </w:tc>
      </w:tr>
      <w:tr w:rsidR="00EF183B" w:rsidRPr="006E0BA7" w14:paraId="21654216" w14:textId="77777777" w:rsidTr="00EF183B">
        <w:trPr>
          <w:trHeight w:val="511"/>
        </w:trPr>
        <w:tc>
          <w:tcPr>
            <w:tcW w:w="306" w:type="pct"/>
          </w:tcPr>
          <w:p w14:paraId="6B1644E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ustanski et al., (2015)</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Mustanski&lt;/Author&gt;&lt;Year&gt;2015&lt;/Year&gt;&lt;RecNum&gt;56&lt;/RecNum&gt;&lt;DisplayText&gt;&lt;style face="superscript"&gt;41&lt;/style&gt;&lt;/DisplayText&gt;&lt;record&gt;&lt;rec-number&gt;56&lt;/rec-number&gt;&lt;foreign-keys&gt;&lt;key app="EN" db-id="d0r0wt9e80ewwde2v93pvt5a5v52rztfrr2w" timestamp="1533653164"&gt;56&lt;/key&gt;&lt;/foreign-keys&gt;&lt;ref-type name="Journal Article"&gt;17&lt;/ref-type&gt;&lt;contributors&gt;&lt;authors&gt;&lt;author&gt;Mustanski, Brian&lt;/author&gt;&lt;author&gt;Greene, George J.&lt;/author&gt;&lt;author&gt;Ryan, Daniel&lt;/author&gt;&lt;author&gt;Whitton, Sarah W.&lt;/author&gt;&lt;/authors&gt;&lt;/contributors&gt;&lt;auth-address&gt;Mustanski, Brian: brian@northwestern.edu&lt;/auth-address&gt;&lt;titles&gt;&lt;title&gt;Feasibility, acceptability, and initial efficacy of an online sexual health promotion program for LGBT youth: The Queer Sex Ed intervention&lt;/title&gt;&lt;secondary-title&gt;Journal of Sex Research&lt;/secondary-title&gt;&lt;/titles&gt;&lt;periodical&gt;&lt;full-title&gt;Journal of Sex Research&lt;/full-title&gt;&lt;abbr-1&gt;J. Sex Res.&lt;/abbr-1&gt;&lt;abbr-2&gt;J Sex Res&lt;/abbr-2&gt;&lt;/periodical&gt;&lt;pages&gt;220-230&lt;/pages&gt;&lt;volume&gt;52&lt;/volume&gt;&lt;number&gt;2&lt;/number&gt;&lt;dates&gt;&lt;year&gt;2015&lt;/year&gt;&lt;pub-dates&gt;&lt;date&gt;Feb&lt;/date&gt;&lt;/pub-dates&gt;&lt;/dates&gt;&lt;accession-num&gt;2015-03178-010&lt;/accession-num&gt;&lt;urls&gt;&lt;related-urls&gt;&lt;url&gt;http://ovidsp.ovid.com/ovidweb.cgi?T=JS&amp;amp;CSC=Y&amp;amp;NEWS=N&amp;amp;PAGE=fulltext&amp;amp;D=psyc11&amp;amp;AN=2015-03178-010&amp;#x9;http://sfxhosted.exlibrisgroup.com/cdc?sid=OVID:psycdb&amp;amp;id=pmid:&amp;amp;id=10.1080%2F00224499.2013.867924&amp;amp;issn=0022-4499&amp;amp;isbn=&amp;amp;volume=52&amp;amp;issue=2&amp;amp;spage=220&amp;amp;pages=220-230&amp;amp;date=2015&amp;amp;title=Journal+of+Sex+Research&amp;amp;atitle=Feasibility%2C+acceptability%2C+and+initial+efficacy+of+an+online+sexual+health+promotion+program+for+LGBT+youth%3A+The+Queer+Sex+Ed+intervention.&amp;amp;aulast=Mustanski&amp;amp;pid=%3Cauthor%3EMustanski%2C+Brian%2CGreene%2C+George+J%2CRyan%2C+Daniel%2CWhitton%2C+Sarah+W%3C%2Fauthor%3E&amp;amp;%3CAN%3E2015-03178-010%3C%2FAN%3E&amp;amp;%3CDT%3EJournal+Article%3C%2FDT%3E&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1</w:t>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t xml:space="preserve"> </w:t>
            </w:r>
          </w:p>
        </w:tc>
        <w:tc>
          <w:tcPr>
            <w:tcW w:w="594" w:type="pct"/>
          </w:tcPr>
          <w:p w14:paraId="505E610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Determine the feasibility, acceptability, and efficacy of an online sexual health intervention</w:t>
            </w:r>
          </w:p>
        </w:tc>
        <w:tc>
          <w:tcPr>
            <w:tcW w:w="349" w:type="pct"/>
          </w:tcPr>
          <w:p w14:paraId="4FBD475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e-post study, no comparison group</w:t>
            </w:r>
          </w:p>
        </w:tc>
        <w:tc>
          <w:tcPr>
            <w:tcW w:w="464" w:type="pct"/>
            <w:noWrap/>
          </w:tcPr>
          <w:p w14:paraId="2B66FA3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United States, 2012-2013 </w:t>
            </w:r>
          </w:p>
        </w:tc>
        <w:tc>
          <w:tcPr>
            <w:tcW w:w="446" w:type="pct"/>
            <w:noWrap/>
          </w:tcPr>
          <w:p w14:paraId="28993A5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online and via organizations </w:t>
            </w:r>
          </w:p>
        </w:tc>
        <w:tc>
          <w:tcPr>
            <w:tcW w:w="464" w:type="pct"/>
          </w:tcPr>
          <w:p w14:paraId="195FDDD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276</w:t>
            </w:r>
          </w:p>
          <w:p w14:paraId="0DCE70D4" w14:textId="6EB496B2" w:rsidR="00137C33" w:rsidRPr="006E0BA7" w:rsidRDefault="00137C33" w:rsidP="00AA5C82">
            <w:pPr>
              <w:rPr>
                <w:rFonts w:ascii="Times New Roman" w:hAnsi="Times New Roman" w:cs="Times New Roman"/>
                <w:sz w:val="20"/>
                <w:szCs w:val="20"/>
              </w:rPr>
            </w:pPr>
            <w:r w:rsidRPr="006E0BA7">
              <w:rPr>
                <w:rFonts w:ascii="Times New Roman" w:eastAsia="Times New Roman" w:hAnsi="Times New Roman" w:cs="Times New Roman"/>
                <w:sz w:val="20"/>
                <w:szCs w:val="20"/>
              </w:rPr>
              <w:t>Follow-up n = 202</w:t>
            </w:r>
            <w:r w:rsidR="00B64840">
              <w:rPr>
                <w:rFonts w:ascii="Times New Roman" w:eastAsia="Times New Roman" w:hAnsi="Times New Roman" w:cs="Times New Roman"/>
                <w:sz w:val="20"/>
                <w:szCs w:val="20"/>
              </w:rPr>
              <w:t xml:space="preserve"> </w:t>
            </w:r>
            <w:r w:rsidR="00B64840" w:rsidRPr="006E0BA7">
              <w:rPr>
                <w:rFonts w:ascii="Times New Roman" w:eastAsia="Times New Roman" w:hAnsi="Times New Roman" w:cs="Times New Roman"/>
                <w:sz w:val="20"/>
                <w:szCs w:val="20"/>
              </w:rPr>
              <w:t>(completed post-test)</w:t>
            </w:r>
          </w:p>
          <w:p w14:paraId="43CB21D3"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62DD66F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GBT Youth</w:t>
            </w:r>
          </w:p>
        </w:tc>
        <w:tc>
          <w:tcPr>
            <w:tcW w:w="469" w:type="pct"/>
            <w:noWrap/>
          </w:tcPr>
          <w:p w14:paraId="62C38D8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7.9 (16-20)</w:t>
            </w:r>
          </w:p>
        </w:tc>
        <w:tc>
          <w:tcPr>
            <w:tcW w:w="531" w:type="pct"/>
            <w:noWrap/>
          </w:tcPr>
          <w:p w14:paraId="0319940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those who completed post-test:</w:t>
            </w:r>
          </w:p>
          <w:p w14:paraId="07502FB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79.2%</w:t>
            </w:r>
          </w:p>
          <w:p w14:paraId="2A43B6F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 10.4%</w:t>
            </w:r>
          </w:p>
          <w:p w14:paraId="02CFA5C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3.0%</w:t>
            </w:r>
          </w:p>
          <w:p w14:paraId="73185FE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7.4%</w:t>
            </w:r>
          </w:p>
        </w:tc>
        <w:tc>
          <w:tcPr>
            <w:tcW w:w="501" w:type="pct"/>
          </w:tcPr>
          <w:p w14:paraId="092432D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those who completed post-test:</w:t>
            </w:r>
          </w:p>
          <w:p w14:paraId="4CBF5C7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44.6%</w:t>
            </w:r>
          </w:p>
          <w:p w14:paraId="644B0C7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 25.7%</w:t>
            </w:r>
          </w:p>
          <w:p w14:paraId="2E29CC6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5.3%</w:t>
            </w:r>
          </w:p>
          <w:p w14:paraId="14946F5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er: 13.4%</w:t>
            </w:r>
          </w:p>
          <w:p w14:paraId="1D7FBB6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Unsure/ Questioning: 1.0%</w:t>
            </w:r>
          </w:p>
          <w:p w14:paraId="48459970"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311C45E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those who completed post-test:</w:t>
            </w:r>
          </w:p>
          <w:p w14:paraId="24B2EEE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isgender male: 51.0%</w:t>
            </w:r>
          </w:p>
          <w:p w14:paraId="7F833BE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isgender female: 41.6%</w:t>
            </w:r>
          </w:p>
          <w:p w14:paraId="689CF02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male to female: 2.0%</w:t>
            </w:r>
          </w:p>
          <w:p w14:paraId="67B67BC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female to male: 5.0%</w:t>
            </w:r>
          </w:p>
          <w:p w14:paraId="5EB6AF05" w14:textId="77777777" w:rsidR="00137C33" w:rsidRPr="006E0BA7" w:rsidRDefault="00137C33" w:rsidP="00AA5C82">
            <w:pPr>
              <w:rPr>
                <w:rFonts w:ascii="Times New Roman" w:eastAsia="Times New Roman" w:hAnsi="Times New Roman" w:cs="Times New Roman"/>
                <w:sz w:val="20"/>
                <w:szCs w:val="20"/>
              </w:rPr>
            </w:pPr>
          </w:p>
        </w:tc>
      </w:tr>
      <w:tr w:rsidR="00EF183B" w:rsidRPr="006E0BA7" w14:paraId="4CE25ECC" w14:textId="77777777" w:rsidTr="00EF183B">
        <w:trPr>
          <w:trHeight w:val="2970"/>
        </w:trPr>
        <w:tc>
          <w:tcPr>
            <w:tcW w:w="306" w:type="pct"/>
          </w:tcPr>
          <w:p w14:paraId="44A515B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utchler (2000)</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Mutchler&lt;/Author&gt;&lt;Year&gt;2000&lt;/Year&gt;&lt;RecNum&gt;47&lt;/RecNum&gt;&lt;DisplayText&gt;&lt;style face="superscript"&gt;20&lt;/style&gt;&lt;/DisplayText&gt;&lt;record&gt;&lt;rec-number&gt;47&lt;/rec-number&gt;&lt;foreign-keys&gt;&lt;key app="EN" db-id="d0r0wt9e80ewwde2v93pvt5a5v52rztfrr2w" timestamp="1533304115"&gt;47&lt;/key&gt;&lt;/foreign-keys&gt;&lt;ref-type name="Journal Article"&gt;17&lt;/ref-type&gt;&lt;contributors&gt;&lt;authors&gt;&lt;author&gt;Mutchler, Matt G.&lt;/author&gt;&lt;/authors&gt;&lt;/contributors&gt;&lt;titles&gt;&lt;title&gt;Making space for safer sex&lt;/title&gt;&lt;secondary-title&gt;AIDS Education and Prevention&lt;/secondary-title&gt;&lt;/titles&gt;&lt;periodical&gt;&lt;full-title&gt;AIDS Education and Prevention&lt;/full-title&gt;&lt;abbr-1&gt;AIDS Educ. Prev.&lt;/abbr-1&gt;&lt;abbr-2&gt;AIDS Educ Prev&lt;/abbr-2&gt;&lt;abbr-3&gt;AIDS Education &amp;amp; Prevention&lt;/abbr-3&gt;&lt;/periodical&gt;&lt;pages&gt;1-14&lt;/pages&gt;&lt;volume&gt;12&lt;/volume&gt;&lt;number&gt;1&lt;/number&gt;&lt;dates&gt;&lt;year&gt;2000&lt;/year&gt;&lt;pub-dates&gt;&lt;date&gt;Feb&lt;/date&gt;&lt;/pub-dates&gt;&lt;/dates&gt;&lt;accession-num&gt;2000-15211-001&lt;/accession-num&gt;&lt;urls&gt;&lt;related-urls&gt;&lt;url&gt;http://ovidsp.ovid.com/ovidweb.cgi?T=JS&amp;amp;CSC=Y&amp;amp;NEWS=N&amp;amp;PAGE=fulltext&amp;amp;D=psyc3&amp;amp;AN=2000-15211-001&amp;#x9;http://sfxhosted.exlibrisgroup.com/cdc?sid=OVID:psycdb&amp;amp;id=pmid:&amp;amp;id=&amp;amp;issn=0899-9546&amp;amp;isbn=&amp;amp;volume=12&amp;amp;issue=1&amp;amp;spage=1&amp;amp;pages=1-14&amp;amp;date=2000&amp;amp;title=AIDS+Education+and+Prevention&amp;amp;atitle=Making+space+for+safer+sex.&amp;amp;aulast=Mutchler&amp;amp;pid=%3Cauthor%3EMutchler%2C+Matt+G%3C%2Fauthor%3E&amp;amp;%3CAN%3E2000-15211-001%3C%2FAN%3E&amp;amp;%3CDT%3EJournal+Article%3C%2FDT%3E&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0</w:t>
            </w:r>
            <w:r w:rsidRPr="006E0BA7">
              <w:rPr>
                <w:rFonts w:ascii="Times New Roman" w:eastAsia="Times New Roman" w:hAnsi="Times New Roman" w:cs="Times New Roman"/>
                <w:sz w:val="20"/>
                <w:szCs w:val="20"/>
              </w:rPr>
              <w:fldChar w:fldCharType="end"/>
            </w:r>
          </w:p>
        </w:tc>
        <w:tc>
          <w:tcPr>
            <w:tcW w:w="594" w:type="pct"/>
          </w:tcPr>
          <w:p w14:paraId="0C3EF18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plore how young gay men produce a change in safer sex norms </w:t>
            </w:r>
          </w:p>
        </w:tc>
        <w:tc>
          <w:tcPr>
            <w:tcW w:w="349" w:type="pct"/>
          </w:tcPr>
          <w:p w14:paraId="65C3F4D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ultimethod ethnography, including on-site observations and semi-structured </w:t>
            </w:r>
            <w:r w:rsidRPr="006E0BA7">
              <w:rPr>
                <w:rFonts w:ascii="Times New Roman" w:eastAsia="Times New Roman" w:hAnsi="Times New Roman" w:cs="Times New Roman"/>
                <w:sz w:val="20"/>
                <w:szCs w:val="20"/>
              </w:rPr>
              <w:lastRenderedPageBreak/>
              <w:t xml:space="preserve">interviews  </w:t>
            </w:r>
          </w:p>
        </w:tc>
        <w:tc>
          <w:tcPr>
            <w:tcW w:w="464" w:type="pct"/>
            <w:noWrap/>
          </w:tcPr>
          <w:p w14:paraId="2995F76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Santa Barbara, California, 1993-94</w:t>
            </w:r>
          </w:p>
        </w:tc>
        <w:tc>
          <w:tcPr>
            <w:tcW w:w="446" w:type="pct"/>
            <w:noWrap/>
          </w:tcPr>
          <w:p w14:paraId="79406BC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of Pride Mission members </w:t>
            </w:r>
          </w:p>
        </w:tc>
        <w:tc>
          <w:tcPr>
            <w:tcW w:w="464" w:type="pct"/>
          </w:tcPr>
          <w:p w14:paraId="377390D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20</w:t>
            </w:r>
          </w:p>
          <w:p w14:paraId="6787DF44"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628D342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and bisexual men </w:t>
            </w:r>
          </w:p>
        </w:tc>
        <w:tc>
          <w:tcPr>
            <w:tcW w:w="469" w:type="pct"/>
            <w:noWrap/>
          </w:tcPr>
          <w:p w14:paraId="5E15BC9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ide mission core: 24 (19-30)</w:t>
            </w:r>
          </w:p>
          <w:p w14:paraId="02EFD3B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hoenix rising core: NR (18-29)</w:t>
            </w:r>
          </w:p>
          <w:p w14:paraId="45996FBD"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2A608D3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ride mission core:</w:t>
            </w:r>
          </w:p>
          <w:p w14:paraId="5516428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55.0%</w:t>
            </w:r>
          </w:p>
          <w:p w14:paraId="520252A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 35.0%</w:t>
            </w:r>
          </w:p>
          <w:p w14:paraId="3E2A0AA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5.0%</w:t>
            </w:r>
          </w:p>
          <w:p w14:paraId="6DE708F9"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 5.0%</w:t>
            </w:r>
          </w:p>
          <w:p w14:paraId="535018AA"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Phoenix rising: </w:t>
            </w:r>
          </w:p>
          <w:p w14:paraId="42CF144A"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60.0%</w:t>
            </w:r>
          </w:p>
          <w:p w14:paraId="1D4A2F41" w14:textId="77777777" w:rsidR="00137C33" w:rsidRPr="006E0BA7" w:rsidRDefault="00137C33" w:rsidP="00AA5C82">
            <w:pPr>
              <w:textAlignment w:val="top"/>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Latino: 40.0%</w:t>
            </w:r>
          </w:p>
        </w:tc>
        <w:tc>
          <w:tcPr>
            <w:tcW w:w="501" w:type="pct"/>
          </w:tcPr>
          <w:p w14:paraId="4203985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Pride mission core:</w:t>
            </w:r>
          </w:p>
          <w:p w14:paraId="1EF7551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or bisexual: 100%</w:t>
            </w:r>
          </w:p>
        </w:tc>
        <w:tc>
          <w:tcPr>
            <w:tcW w:w="498" w:type="pct"/>
          </w:tcPr>
          <w:p w14:paraId="1188EC6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 100% </w:t>
            </w:r>
          </w:p>
        </w:tc>
      </w:tr>
      <w:tr w:rsidR="00EF183B" w:rsidRPr="006E0BA7" w14:paraId="78E317B7" w14:textId="77777777" w:rsidTr="00EF183B">
        <w:trPr>
          <w:trHeight w:val="2970"/>
        </w:trPr>
        <w:tc>
          <w:tcPr>
            <w:tcW w:w="306" w:type="pct"/>
          </w:tcPr>
          <w:p w14:paraId="235B8C1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ingel et al., (2013)</w:t>
            </w:r>
            <w:r w:rsidRPr="006E0BA7">
              <w:rPr>
                <w:rFonts w:ascii="Times New Roman" w:eastAsia="Times New Roman" w:hAnsi="Times New Roman" w:cs="Times New Roman"/>
                <w:sz w:val="20"/>
                <w:szCs w:val="20"/>
              </w:rPr>
              <w:fldChar w:fldCharType="begin">
                <w:fldData xml:space="preserve">PEVuZE5vdGU+PENpdGU+PEF1dGhvcj5QaW5nZWw8L0F1dGhvcj48WWVhcj4yMDEzPC9ZZWFyPjxS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QaW5nZWw8L0F1dGhvcj48WWVhcj4yMDEzPC9ZZWFyPjxS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9</w:t>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t xml:space="preserve"> </w:t>
            </w:r>
          </w:p>
        </w:tc>
        <w:tc>
          <w:tcPr>
            <w:tcW w:w="594" w:type="pct"/>
          </w:tcPr>
          <w:p w14:paraId="0A1AB30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plore what young gay, bisexual and questioning men learned in school-based sex education</w:t>
            </w:r>
          </w:p>
        </w:tc>
        <w:tc>
          <w:tcPr>
            <w:tcW w:w="349" w:type="pct"/>
          </w:tcPr>
          <w:p w14:paraId="3D53483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ross-sectional, semi-structured  interviews</w:t>
            </w:r>
          </w:p>
        </w:tc>
        <w:tc>
          <w:tcPr>
            <w:tcW w:w="464" w:type="pct"/>
            <w:noWrap/>
          </w:tcPr>
          <w:p w14:paraId="3F057D8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ichigan</w:t>
            </w:r>
          </w:p>
          <w:p w14:paraId="50AD9C4D" w14:textId="77777777" w:rsidR="00137C33" w:rsidRPr="006E0BA7" w:rsidRDefault="00137C33" w:rsidP="00AA5C82">
            <w:pPr>
              <w:rPr>
                <w:rFonts w:ascii="Times New Roman" w:eastAsia="Times New Roman" w:hAnsi="Times New Roman" w:cs="Times New Roman"/>
                <w:sz w:val="20"/>
                <w:szCs w:val="20"/>
              </w:rPr>
            </w:pPr>
          </w:p>
          <w:p w14:paraId="2F522445"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7D462CE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through online advertisements, referrals, and flyers  </w:t>
            </w:r>
          </w:p>
        </w:tc>
        <w:tc>
          <w:tcPr>
            <w:tcW w:w="464" w:type="pct"/>
          </w:tcPr>
          <w:p w14:paraId="0836735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30</w:t>
            </w:r>
          </w:p>
        </w:tc>
        <w:tc>
          <w:tcPr>
            <w:tcW w:w="378" w:type="pct"/>
          </w:tcPr>
          <w:p w14:paraId="2BF3922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oung gay, bisexual and questioning men</w:t>
            </w:r>
          </w:p>
        </w:tc>
        <w:tc>
          <w:tcPr>
            <w:tcW w:w="469" w:type="pct"/>
            <w:noWrap/>
          </w:tcPr>
          <w:p w14:paraId="3A3B52F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1.96 (eligibility range: 18-24)</w:t>
            </w:r>
          </w:p>
          <w:p w14:paraId="10EB85CF" w14:textId="77777777" w:rsidR="00137C33" w:rsidRPr="006E0BA7" w:rsidRDefault="00137C33" w:rsidP="00AA5C82">
            <w:pPr>
              <w:rPr>
                <w:rFonts w:ascii="Times New Roman" w:eastAsia="Times New Roman" w:hAnsi="Times New Roman" w:cs="Times New Roman"/>
                <w:sz w:val="20"/>
                <w:szCs w:val="20"/>
              </w:rPr>
            </w:pPr>
          </w:p>
          <w:p w14:paraId="36791E22" w14:textId="77777777" w:rsidR="00137C33" w:rsidRPr="006E0BA7" w:rsidRDefault="00137C33" w:rsidP="00AA5C82">
            <w:pPr>
              <w:rPr>
                <w:rFonts w:ascii="Times New Roman" w:eastAsia="Times New Roman" w:hAnsi="Times New Roman" w:cs="Times New Roman"/>
                <w:sz w:val="20"/>
                <w:szCs w:val="20"/>
              </w:rPr>
            </w:pPr>
          </w:p>
        </w:tc>
        <w:tc>
          <w:tcPr>
            <w:tcW w:w="531" w:type="pct"/>
            <w:noWrap/>
          </w:tcPr>
          <w:p w14:paraId="5F85C03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60.0%</w:t>
            </w:r>
          </w:p>
          <w:p w14:paraId="292BCAD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40.0%</w:t>
            </w:r>
          </w:p>
          <w:p w14:paraId="10121B5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White/Latino: 6.7% </w:t>
            </w:r>
          </w:p>
          <w:p w14:paraId="21AF7BA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Latino: 3.3%</w:t>
            </w:r>
          </w:p>
        </w:tc>
        <w:tc>
          <w:tcPr>
            <w:tcW w:w="501" w:type="pct"/>
          </w:tcPr>
          <w:p w14:paraId="64284F9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 70.0%</w:t>
            </w:r>
          </w:p>
          <w:p w14:paraId="7983744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bisexual: 6.7%</w:t>
            </w:r>
          </w:p>
          <w:p w14:paraId="4311C39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3.3%</w:t>
            </w:r>
          </w:p>
          <w:p w14:paraId="1B89E11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stioning/gay: 3.3%</w:t>
            </w:r>
          </w:p>
          <w:p w14:paraId="138DB3C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trans: 3.3%</w:t>
            </w:r>
          </w:p>
          <w:p w14:paraId="3E37CE5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 3.3%</w:t>
            </w:r>
          </w:p>
          <w:p w14:paraId="7DF4882B"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2918D74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trans: 3.3%</w:t>
            </w:r>
          </w:p>
          <w:p w14:paraId="390789C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 3.3%</w:t>
            </w:r>
          </w:p>
          <w:p w14:paraId="713E2A21" w14:textId="77777777" w:rsidR="00137C33" w:rsidRPr="006E0BA7" w:rsidRDefault="00137C33" w:rsidP="00AA5C82">
            <w:pPr>
              <w:rPr>
                <w:rFonts w:ascii="Times New Roman" w:eastAsia="Times New Roman" w:hAnsi="Times New Roman" w:cs="Times New Roman"/>
                <w:sz w:val="20"/>
                <w:szCs w:val="20"/>
              </w:rPr>
            </w:pPr>
          </w:p>
        </w:tc>
      </w:tr>
      <w:tr w:rsidR="00EF183B" w:rsidRPr="006E0BA7" w14:paraId="6F68F793" w14:textId="77777777" w:rsidTr="00EF183B">
        <w:trPr>
          <w:trHeight w:val="2970"/>
        </w:trPr>
        <w:tc>
          <w:tcPr>
            <w:tcW w:w="306" w:type="pct"/>
          </w:tcPr>
          <w:p w14:paraId="3B11BEB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Rose &amp; Friedman, (2017)</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Rose&lt;/Author&gt;&lt;Year&gt;2017&lt;/Year&gt;&lt;RecNum&gt;50&lt;/RecNum&gt;&lt;DisplayText&gt;&lt;style face="superscript"&gt;28&lt;/style&gt;&lt;/DisplayText&gt;&lt;record&gt;&lt;rec-number&gt;50&lt;/rec-number&gt;&lt;foreign-keys&gt;&lt;key app="EN" db-id="d0r0wt9e80ewwde2v93pvt5a5v52rztfrr2w" timestamp="1533304163"&gt;50&lt;/key&gt;&lt;/foreign-keys&gt;&lt;ref-type name="Journal Article"&gt;17&lt;/ref-type&gt;&lt;contributors&gt;&lt;authors&gt;&lt;author&gt;Rose, India D.&lt;/author&gt;&lt;author&gt;Friedman, Daniela B.&lt;/author&gt;&lt;/authors&gt;&lt;/contributors&gt;&lt;auth-address&gt;Rose, India D.: India.Rose@icf.com&lt;/auth-address&gt;&lt;titles&gt;&lt;title&gt;Schools: A missed opportunity to inform African American sexual and gender minority youth about sexual health education and services&lt;/title&gt;&lt;secondary-title&gt;The Journal of School Nursing&lt;/secondary-title&gt;&lt;/titles&gt;&lt;periodical&gt;&lt;full-title&gt;The Journal of School Nursing&lt;/full-title&gt;&lt;abbr-1&gt;‎J. Sch. Nurs&lt;/abbr-1&gt;&lt;/periodical&gt;&lt;pages&gt;109-115&lt;/pages&gt;&lt;volume&gt;33&lt;/volume&gt;&lt;number&gt;2&lt;/number&gt;&lt;dates&gt;&lt;year&gt;2017&lt;/year&gt;&lt;pub-dates&gt;&lt;date&gt;Apr&lt;/date&gt;&lt;/pub-dates&gt;&lt;/dates&gt;&lt;accession-num&gt;2017-16646-003&lt;/accession-num&gt;&lt;urls&gt;&lt;related-urls&gt;&lt;url&gt;http://ovidsp.ovid.com/ovidweb.cgi?T=JS&amp;amp;CSC=Y&amp;amp;NEWS=N&amp;amp;PAGE=fulltext&amp;amp;D=psyc13&amp;amp;AN=2017-16646-003&amp;#x9;http://sfx.library.cdc.gov/cdc?sid=OVID:psycdb&amp;amp;id=pmid:&amp;amp;id=10.1177%2F1059840516678910&amp;amp;issn=1059-8405&amp;amp;isbn=&amp;amp;volume=33&amp;amp;issue=2&amp;amp;spage=109&amp;amp;pages=109-115&amp;amp;date=2017&amp;amp;title=The+Journal+of+School+Nursing&amp;amp;atitle=Schools%3A+A+missed+opportunity+to+inform+African+American+sexual+and+gender+minority+youth+about+sexual+health+education+and+services.&amp;amp;aulast=Rose&amp;amp;pid=%3Cauthor%3ERose%2C+India+D%2CFriedman%2C+Daniela+B%3C%2Fauthor%3E&amp;amp;%3CAN%3E2017-16646-003%3C%2FAN%3E&amp;amp;%3CDT%3EJournal+Article%3C%2FDT%3E&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8</w:t>
            </w:r>
            <w:r w:rsidRPr="006E0BA7">
              <w:rPr>
                <w:rFonts w:ascii="Times New Roman" w:eastAsia="Times New Roman" w:hAnsi="Times New Roman" w:cs="Times New Roman"/>
                <w:sz w:val="20"/>
                <w:szCs w:val="20"/>
              </w:rPr>
              <w:fldChar w:fldCharType="end"/>
            </w:r>
          </w:p>
        </w:tc>
        <w:tc>
          <w:tcPr>
            <w:tcW w:w="594" w:type="pct"/>
          </w:tcPr>
          <w:p w14:paraId="32CD65D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amine African American SGM males’ perception of school-based sexual health education </w:t>
            </w:r>
          </w:p>
        </w:tc>
        <w:tc>
          <w:tcPr>
            <w:tcW w:w="349" w:type="pct"/>
          </w:tcPr>
          <w:p w14:paraId="0CC8C54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ross-sectional, including focus groups and in-depth interviews</w:t>
            </w:r>
          </w:p>
        </w:tc>
        <w:tc>
          <w:tcPr>
            <w:tcW w:w="464" w:type="pct"/>
            <w:noWrap/>
          </w:tcPr>
          <w:p w14:paraId="0D44AB9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etropolitan area in the Southeastern United States</w:t>
            </w:r>
          </w:p>
        </w:tc>
        <w:tc>
          <w:tcPr>
            <w:tcW w:w="446" w:type="pct"/>
            <w:noWrap/>
          </w:tcPr>
          <w:p w14:paraId="1E77197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through flyers and announcements made at local SGM youth organizations </w:t>
            </w:r>
          </w:p>
        </w:tc>
        <w:tc>
          <w:tcPr>
            <w:tcW w:w="464" w:type="pct"/>
          </w:tcPr>
          <w:p w14:paraId="5A19D09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42</w:t>
            </w:r>
          </w:p>
        </w:tc>
        <w:tc>
          <w:tcPr>
            <w:tcW w:w="378" w:type="pct"/>
          </w:tcPr>
          <w:p w14:paraId="2B64E8B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frican American SGM males </w:t>
            </w:r>
          </w:p>
        </w:tc>
        <w:tc>
          <w:tcPr>
            <w:tcW w:w="469" w:type="pct"/>
            <w:noWrap/>
          </w:tcPr>
          <w:p w14:paraId="5940412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9.4 (18-21)</w:t>
            </w:r>
          </w:p>
        </w:tc>
        <w:tc>
          <w:tcPr>
            <w:tcW w:w="531" w:type="pct"/>
            <w:noWrap/>
          </w:tcPr>
          <w:p w14:paraId="110FF6A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frican American: 100%  </w:t>
            </w:r>
          </w:p>
        </w:tc>
        <w:tc>
          <w:tcPr>
            <w:tcW w:w="501" w:type="pct"/>
          </w:tcPr>
          <w:p w14:paraId="2C76C9E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Sexual or gender minority: 100% </w:t>
            </w:r>
          </w:p>
        </w:tc>
        <w:tc>
          <w:tcPr>
            <w:tcW w:w="498" w:type="pct"/>
          </w:tcPr>
          <w:p w14:paraId="642B625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 100% </w:t>
            </w:r>
          </w:p>
        </w:tc>
      </w:tr>
      <w:tr w:rsidR="00EF183B" w:rsidRPr="006E0BA7" w14:paraId="7830C82D" w14:textId="77777777" w:rsidTr="00EF183B">
        <w:trPr>
          <w:trHeight w:val="511"/>
        </w:trPr>
        <w:tc>
          <w:tcPr>
            <w:tcW w:w="306" w:type="pct"/>
          </w:tcPr>
          <w:p w14:paraId="28EEBD4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eal et al., (2000)</w:t>
            </w:r>
            <w:r w:rsidRPr="006E0BA7">
              <w:rPr>
                <w:rFonts w:ascii="Times New Roman" w:eastAsia="Times New Roman" w:hAnsi="Times New Roman" w:cs="Times New Roman"/>
                <w:sz w:val="20"/>
                <w:szCs w:val="20"/>
              </w:rPr>
              <w:fldChar w:fldCharType="begin">
                <w:fldData xml:space="preserve">PEVuZE5vdGU+PENpdGU+PEF1dGhvcj5TZWFsPC9BdXRob3I+PFllYXI+MjAwMDwvWWVhcj48UmVj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TZWFsPC9BdXRob3I+PFllYXI+MjAwMDwvWWVhcj48UmVj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0</w:t>
            </w:r>
            <w:r w:rsidRPr="006E0BA7">
              <w:rPr>
                <w:rFonts w:ascii="Times New Roman" w:eastAsia="Times New Roman" w:hAnsi="Times New Roman" w:cs="Times New Roman"/>
                <w:sz w:val="20"/>
                <w:szCs w:val="20"/>
              </w:rPr>
              <w:fldChar w:fldCharType="end"/>
            </w:r>
          </w:p>
        </w:tc>
        <w:tc>
          <w:tcPr>
            <w:tcW w:w="594" w:type="pct"/>
          </w:tcPr>
          <w:p w14:paraId="69E06F2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plore YMSM</w:t>
            </w:r>
            <w:r w:rsidRPr="006E0BA7">
              <w:rPr>
                <w:rFonts w:ascii="Times New Roman" w:eastAsia="Times New Roman" w:hAnsi="Times New Roman" w:cs="Times New Roman"/>
                <w:sz w:val="20"/>
                <w:szCs w:val="20"/>
              </w:rPr>
              <w:br/>
              <w:t xml:space="preserve">perspectives on </w:t>
            </w:r>
            <w:r w:rsidRPr="006E0BA7">
              <w:rPr>
                <w:rFonts w:ascii="Times New Roman" w:eastAsia="Times New Roman" w:hAnsi="Times New Roman" w:cs="Times New Roman"/>
                <w:sz w:val="20"/>
                <w:szCs w:val="20"/>
              </w:rPr>
              <w:lastRenderedPageBreak/>
              <w:t xml:space="preserve">HIV prevention programs </w:t>
            </w:r>
          </w:p>
          <w:p w14:paraId="62156956"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6A76E23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 xml:space="preserve">Cross-sectional, in-depth </w:t>
            </w:r>
            <w:r w:rsidRPr="006E0BA7">
              <w:rPr>
                <w:rFonts w:ascii="Times New Roman" w:eastAsia="Times New Roman" w:hAnsi="Times New Roman" w:cs="Times New Roman"/>
                <w:sz w:val="20"/>
                <w:szCs w:val="20"/>
              </w:rPr>
              <w:lastRenderedPageBreak/>
              <w:t xml:space="preserve">qualitative interviews </w:t>
            </w:r>
          </w:p>
        </w:tc>
        <w:tc>
          <w:tcPr>
            <w:tcW w:w="464" w:type="pct"/>
            <w:noWrap/>
          </w:tcPr>
          <w:p w14:paraId="6DD1D10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 xml:space="preserve">Milwaukee, WI and </w:t>
            </w:r>
            <w:r w:rsidRPr="006E0BA7">
              <w:rPr>
                <w:rFonts w:ascii="Times New Roman" w:eastAsia="Times New Roman" w:hAnsi="Times New Roman" w:cs="Times New Roman"/>
                <w:sz w:val="20"/>
                <w:szCs w:val="20"/>
              </w:rPr>
              <w:lastRenderedPageBreak/>
              <w:t>Detroit, MI, 1997</w:t>
            </w:r>
          </w:p>
        </w:tc>
        <w:tc>
          <w:tcPr>
            <w:tcW w:w="446" w:type="pct"/>
            <w:noWrap/>
          </w:tcPr>
          <w:p w14:paraId="254D642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Convenience sample</w:t>
            </w:r>
          </w:p>
        </w:tc>
        <w:tc>
          <w:tcPr>
            <w:tcW w:w="464" w:type="pct"/>
          </w:tcPr>
          <w:p w14:paraId="2507AE7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72</w:t>
            </w:r>
          </w:p>
        </w:tc>
        <w:tc>
          <w:tcPr>
            <w:tcW w:w="378" w:type="pct"/>
          </w:tcPr>
          <w:p w14:paraId="32BDE37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MSM</w:t>
            </w:r>
          </w:p>
        </w:tc>
        <w:tc>
          <w:tcPr>
            <w:tcW w:w="469" w:type="pct"/>
            <w:noWrap/>
          </w:tcPr>
          <w:p w14:paraId="39CB9E26" w14:textId="77777777" w:rsidR="00137C33" w:rsidRPr="006E0BA7" w:rsidRDefault="00137C33" w:rsidP="00AA5C82">
            <w:pPr>
              <w:tabs>
                <w:tab w:val="left" w:pos="1200"/>
              </w:tabs>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20.9 (16-25)</w:t>
            </w:r>
          </w:p>
        </w:tc>
        <w:tc>
          <w:tcPr>
            <w:tcW w:w="531" w:type="pct"/>
            <w:noWrap/>
          </w:tcPr>
          <w:p w14:paraId="537EFCC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White: 44% </w:t>
            </w:r>
          </w:p>
          <w:p w14:paraId="49B56558"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Black/African-American: 32% </w:t>
            </w:r>
          </w:p>
          <w:p w14:paraId="4EFDBA22"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cr/>
              <w:t>Latino: 10%</w:t>
            </w:r>
            <w:r w:rsidRPr="006E0BA7">
              <w:rPr>
                <w:rFonts w:ascii="Times New Roman" w:eastAsia="Times New Roman" w:hAnsi="Times New Roman" w:cs="Times New Roman"/>
                <w:sz w:val="20"/>
                <w:szCs w:val="20"/>
              </w:rPr>
              <w:cr/>
            </w:r>
          </w:p>
          <w:p w14:paraId="76DA8A08"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racial: 8%</w:t>
            </w:r>
          </w:p>
          <w:p w14:paraId="38EE5363" w14:textId="77777777" w:rsidR="00137C33" w:rsidRPr="006E0BA7" w:rsidRDefault="00137C33" w:rsidP="00AA5C82">
            <w:pPr>
              <w:spacing w:after="0"/>
              <w:rPr>
                <w:rFonts w:ascii="Times New Roman" w:eastAsia="Times New Roman" w:hAnsi="Times New Roman" w:cs="Times New Roman"/>
                <w:sz w:val="20"/>
                <w:szCs w:val="20"/>
              </w:rPr>
            </w:pPr>
          </w:p>
          <w:p w14:paraId="2A01C7D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American: 4%</w:t>
            </w:r>
          </w:p>
          <w:p w14:paraId="215B886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iddle Eastern: 1%</w:t>
            </w:r>
          </w:p>
        </w:tc>
        <w:tc>
          <w:tcPr>
            <w:tcW w:w="501" w:type="pct"/>
          </w:tcPr>
          <w:p w14:paraId="4F8B907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Gay: 69%</w:t>
            </w:r>
          </w:p>
          <w:p w14:paraId="3832B51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4%</w:t>
            </w:r>
          </w:p>
          <w:p w14:paraId="0C594D15"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Heterosexual: 1%</w:t>
            </w:r>
          </w:p>
          <w:p w14:paraId="58EED46D" w14:textId="77777777" w:rsidR="00137C33" w:rsidRPr="006E0BA7" w:rsidRDefault="00137C33" w:rsidP="00AA5C82">
            <w:pPr>
              <w:spacing w:after="0"/>
              <w:rPr>
                <w:rFonts w:ascii="Times New Roman" w:eastAsia="Times New Roman" w:hAnsi="Times New Roman" w:cs="Times New Roman"/>
                <w:sz w:val="20"/>
                <w:szCs w:val="20"/>
              </w:rPr>
            </w:pPr>
          </w:p>
          <w:p w14:paraId="5D58437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ay/bisexual: 6%</w:t>
            </w:r>
          </w:p>
          <w:p w14:paraId="1E2145B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mbivalent or exploring: 6% </w:t>
            </w:r>
          </w:p>
        </w:tc>
        <w:tc>
          <w:tcPr>
            <w:tcW w:w="498" w:type="pct"/>
          </w:tcPr>
          <w:p w14:paraId="7D7B246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Transgender: 3%</w:t>
            </w:r>
          </w:p>
        </w:tc>
      </w:tr>
      <w:tr w:rsidR="00EF183B" w:rsidRPr="006E0BA7" w14:paraId="40D5F0A8" w14:textId="77777777" w:rsidTr="00EF183B">
        <w:trPr>
          <w:trHeight w:val="2970"/>
        </w:trPr>
        <w:tc>
          <w:tcPr>
            <w:tcW w:w="306" w:type="pct"/>
          </w:tcPr>
          <w:p w14:paraId="027C664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napp et al., (2015)</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Snapp&lt;/Author&gt;&lt;Year&gt;2015&lt;/Year&gt;&lt;RecNum&gt;16&lt;/RecNum&gt;&lt;DisplayText&gt;&lt;style face="superscript"&gt;27&lt;/style&gt;&lt;/DisplayText&gt;&lt;record&gt;&lt;rec-number&gt;16&lt;/rec-number&gt;&lt;foreign-keys&gt;&lt;key app="EN" db-id="d0r0wt9e80ewwde2v93pvt5a5v52rztfrr2w" timestamp="1531406901"&gt;16&lt;/key&gt;&lt;/foreign-keys&gt;&lt;ref-type name="Journal Article"&gt;17&lt;/ref-type&gt;&lt;contributors&gt;&lt;authors&gt;&lt;author&gt;Snapp, Shannon D&lt;/author&gt;&lt;author&gt;Burdge, Hilary&lt;/author&gt;&lt;author&gt;Licona, Adela C&lt;/author&gt;&lt;author&gt;Moody, Raymond L&lt;/author&gt;&lt;author&gt;Russell, Stephen T&lt;/author&gt;&lt;/authors&gt;&lt;/contributors&gt;&lt;titles&gt;&lt;title&gt;Students’ perspectives on LGBTQ-inclusive curriculum&lt;/title&gt;&lt;secondary-title&gt;Equity &amp;amp; Excellence in Education&lt;/secondary-title&gt;&lt;/titles&gt;&lt;pages&gt;249-265&lt;/pages&gt;&lt;volume&gt;48&lt;/volume&gt;&lt;number&gt;2&lt;/number&gt;&lt;dates&gt;&lt;year&gt;2015&lt;/year&gt;&lt;/dates&gt;&lt;isbn&gt;1066-5684&lt;/isbn&gt;&lt;urls&gt;&lt;/urls&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7</w:t>
            </w:r>
            <w:r w:rsidRPr="006E0BA7">
              <w:rPr>
                <w:rFonts w:ascii="Times New Roman" w:eastAsia="Times New Roman" w:hAnsi="Times New Roman" w:cs="Times New Roman"/>
                <w:sz w:val="20"/>
                <w:szCs w:val="20"/>
              </w:rPr>
              <w:fldChar w:fldCharType="end"/>
            </w:r>
          </w:p>
        </w:tc>
        <w:tc>
          <w:tcPr>
            <w:tcW w:w="594" w:type="pct"/>
          </w:tcPr>
          <w:p w14:paraId="796B817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Explore students’ experiences of LGBTQ-inclusive curriculum</w:t>
            </w:r>
          </w:p>
        </w:tc>
        <w:tc>
          <w:tcPr>
            <w:tcW w:w="349" w:type="pct"/>
          </w:tcPr>
          <w:p w14:paraId="2C5362E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ross-sectional, focus groups  </w:t>
            </w:r>
          </w:p>
        </w:tc>
        <w:tc>
          <w:tcPr>
            <w:tcW w:w="464" w:type="pct"/>
            <w:noWrap/>
          </w:tcPr>
          <w:p w14:paraId="1605A48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alifornia, 2011</w:t>
            </w:r>
          </w:p>
        </w:tc>
        <w:tc>
          <w:tcPr>
            <w:tcW w:w="446" w:type="pct"/>
            <w:noWrap/>
          </w:tcPr>
          <w:p w14:paraId="71850DB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from the Gay Straight Alliance (GSA) network </w:t>
            </w:r>
          </w:p>
        </w:tc>
        <w:tc>
          <w:tcPr>
            <w:tcW w:w="464" w:type="pct"/>
          </w:tcPr>
          <w:p w14:paraId="186BA39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26</w:t>
            </w:r>
          </w:p>
        </w:tc>
        <w:tc>
          <w:tcPr>
            <w:tcW w:w="378" w:type="pct"/>
          </w:tcPr>
          <w:p w14:paraId="74705CD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Students who indicated they experienced LGBTQ-inclusive curriculum in their school </w:t>
            </w:r>
          </w:p>
          <w:p w14:paraId="15A623F5" w14:textId="77777777" w:rsidR="00137C33" w:rsidRPr="006E0BA7" w:rsidRDefault="00137C33" w:rsidP="00AA5C82">
            <w:pPr>
              <w:rPr>
                <w:rFonts w:ascii="Times New Roman" w:eastAsia="Times New Roman" w:hAnsi="Times New Roman" w:cs="Times New Roman"/>
                <w:sz w:val="20"/>
                <w:szCs w:val="20"/>
              </w:rPr>
            </w:pPr>
          </w:p>
          <w:p w14:paraId="21BE3A0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 </w:t>
            </w:r>
          </w:p>
        </w:tc>
        <w:tc>
          <w:tcPr>
            <w:tcW w:w="469" w:type="pct"/>
            <w:noWrap/>
          </w:tcPr>
          <w:p w14:paraId="19C612F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R (NR)*</w:t>
            </w:r>
          </w:p>
          <w:p w14:paraId="5ED1519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ll participants were high school aged, except for 1 college freshman </w:t>
            </w:r>
          </w:p>
        </w:tc>
        <w:tc>
          <w:tcPr>
            <w:tcW w:w="531" w:type="pct"/>
            <w:noWrap/>
          </w:tcPr>
          <w:p w14:paraId="1F33BD8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White: 34.6% </w:t>
            </w:r>
          </w:p>
          <w:p w14:paraId="1EFA122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racial or multiracial: 34.6%</w:t>
            </w:r>
          </w:p>
          <w:p w14:paraId="7A97012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atino/a: 23.1%</w:t>
            </w:r>
          </w:p>
          <w:p w14:paraId="0E156FE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3.8%</w:t>
            </w:r>
          </w:p>
          <w:p w14:paraId="6773705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 American: 3.8%</w:t>
            </w:r>
          </w:p>
          <w:p w14:paraId="52A9E856" w14:textId="77777777" w:rsidR="00137C33" w:rsidRPr="006E0BA7" w:rsidRDefault="00137C33" w:rsidP="00AA5C82">
            <w:pPr>
              <w:rPr>
                <w:rFonts w:ascii="Times New Roman" w:eastAsia="Times New Roman" w:hAnsi="Times New Roman" w:cs="Times New Roman"/>
                <w:sz w:val="20"/>
                <w:szCs w:val="20"/>
              </w:rPr>
            </w:pPr>
          </w:p>
        </w:tc>
        <w:tc>
          <w:tcPr>
            <w:tcW w:w="501" w:type="pct"/>
          </w:tcPr>
          <w:p w14:paraId="5B431B8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er and/or pansexual: 30.8%</w:t>
            </w:r>
          </w:p>
          <w:p w14:paraId="3885218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gay: 23.1%</w:t>
            </w:r>
          </w:p>
          <w:p w14:paraId="6663228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5.4%</w:t>
            </w:r>
          </w:p>
          <w:p w14:paraId="0431B9D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stioning: 11.5%</w:t>
            </w:r>
          </w:p>
          <w:p w14:paraId="02B34A8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traight/heterosexual: 7.7%</w:t>
            </w:r>
          </w:p>
          <w:p w14:paraId="333F7D6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traight and questioning: 3.8%</w:t>
            </w:r>
          </w:p>
          <w:p w14:paraId="25B9C5A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nromantic asexual: 3.8%</w:t>
            </w:r>
          </w:p>
          <w:p w14:paraId="62DFCF1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 “attracted to girls”: 3.8%</w:t>
            </w:r>
          </w:p>
          <w:p w14:paraId="3F177247"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0187E2F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assigned: 53.8%</w:t>
            </w:r>
          </w:p>
          <w:p w14:paraId="551BCB8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Male-assigned: 15.4% </w:t>
            </w:r>
          </w:p>
          <w:p w14:paraId="265C5FD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 (including genderqueer, gender questioning): 30.8%</w:t>
            </w:r>
          </w:p>
        </w:tc>
      </w:tr>
      <w:tr w:rsidR="00EF183B" w:rsidRPr="006E0BA7" w14:paraId="3C891304" w14:textId="77777777" w:rsidTr="00EF183B">
        <w:trPr>
          <w:trHeight w:val="511"/>
        </w:trPr>
        <w:tc>
          <w:tcPr>
            <w:tcW w:w="306" w:type="pct"/>
          </w:tcPr>
          <w:p w14:paraId="6A7E3B4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teinke et al., (2017)</w:t>
            </w:r>
            <w:r w:rsidRPr="006E0BA7">
              <w:rPr>
                <w:rFonts w:ascii="Times New Roman" w:eastAsia="Times New Roman" w:hAnsi="Times New Roman" w:cs="Times New Roman"/>
                <w:sz w:val="20"/>
                <w:szCs w:val="20"/>
              </w:rPr>
              <w:fldChar w:fldCharType="begin"/>
            </w:r>
            <w:r w:rsidRPr="006E0BA7">
              <w:rPr>
                <w:rFonts w:ascii="Times New Roman" w:eastAsia="Times New Roman" w:hAnsi="Times New Roman" w:cs="Times New Roman"/>
                <w:sz w:val="20"/>
                <w:szCs w:val="20"/>
              </w:rPr>
              <w:instrText xml:space="preserve"> ADDIN EN.CITE &lt;EndNote&gt;&lt;Cite&gt;&lt;Author&gt;Steinke&lt;/Author&gt;&lt;Year&gt;2017&lt;/Year&gt;&lt;RecNum&gt;22&lt;/RecNum&gt;&lt;DisplayText&gt;&lt;style face="superscript"&gt;24&lt;/style&gt;&lt;/DisplayText&gt;&lt;record&gt;&lt;rec-number&gt;22&lt;/rec-number&gt;&lt;foreign-keys&gt;&lt;key app="EN" db-id="d0r0wt9e80ewwde2v93pvt5a5v52rztfrr2w" timestamp="1533302054"&gt;22&lt;/key&gt;&lt;/foreign-keys&gt;&lt;ref-type name="Journal Article"&gt;17&lt;/ref-type&gt;&lt;contributors&gt;&lt;authors&gt;&lt;author&gt;Steinke, Jessica&lt;/author&gt;&lt;author&gt;Root-Bowman, Meredith&lt;/author&gt;&lt;author&gt;Estabrook, Sherry&lt;/author&gt;&lt;author&gt;Levine, Deborah S.&lt;/author&gt;&lt;author&gt;Kantor, Leslie M.&lt;/author&gt;&lt;/authors&gt;&lt;/contributors&gt;&lt;titles&gt;&lt;title&gt;Meeting the needs of sexual and gender minority youth: Formative research on potential digital health interventions&lt;/title&gt;&lt;secondary-title&gt;Journal of Adolescent Health&lt;/secondary-title&gt;&lt;/titles&gt;&lt;periodical&gt;&lt;full-title&gt;Journal of Adolescent Health&lt;/full-title&gt;&lt;abbr-1&gt;J. Adolesc. Health&lt;/abbr-1&gt;&lt;abbr-2&gt;J Adolesc Health&lt;/abbr-2&gt;&lt;/periodical&gt;&lt;pages&gt;541-548&lt;/pages&gt;&lt;dates&gt;&lt;year&gt;2017&lt;/year&gt;&lt;pub-dates&gt;&lt;date&gt;Jan&lt;/date&gt;&lt;/pub-dates&gt;&lt;/dates&gt;&lt;accession-num&gt;2017-02650-001&lt;/accession-num&gt;&lt;urls&gt;&lt;related-urls&gt;&lt;url&gt;http://ovidsp.ovid.com/ovidweb.cgi?T=JS&amp;amp;CSC=Y&amp;amp;NEWS=N&amp;amp;PAGE=fulltext&amp;amp;D=psyc13&amp;amp;AN=2017-02650-001&amp;#x9;http://sfx.library.cdc.gov/cdc?sid=OVID:psycdb&amp;amp;id=pmid:&amp;amp;id=10.1016%2Fj.jadohealth.2016.11.023&amp;amp;issn=1054-139X&amp;amp;isbn=&amp;amp;volume=60&amp;amp;issue=5&amp;amp;spage=No&amp;amp;pages=No+Pagination+Specified&amp;amp;date=2017&amp;amp;title=Journal+of+Adolescent+Health&amp;amp;atitle=Meeting+the+needs+of+sexual+and+gender+minority+youth%3A+Formative+research+on+potential+digital+health+interventions.&amp;amp;aulast=Steinke&amp;amp;pid=%3Cauthor%3ESteinke%2C+Jessica%2CRoot-Bowman%2C+Meredith%2CEstabrook%2C+Sherry%2CLevine%2C+Deborah+S%2CKantor%2C+Leslie+M%3C%2Fauthor%3E&amp;amp;%3CAN%3E2017-02650-001%3C%2FAN%3E&amp;amp;%3CDT%3E%3C%2FDT%3E&lt;/url&gt;&lt;/related-urls&gt;&lt;/urls&gt;&lt;remote-database-name&gt;PsycINFO&lt;/remote-database-name&gt;&lt;remote-database-provider&gt;Ovid Technologies&lt;/remote-database-provider&gt;&lt;/record&gt;&lt;/Cite&gt;&lt;/EndNote&gt;</w:instrText>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24</w:t>
            </w:r>
            <w:r w:rsidRPr="006E0BA7">
              <w:rPr>
                <w:rFonts w:ascii="Times New Roman" w:eastAsia="Times New Roman" w:hAnsi="Times New Roman" w:cs="Times New Roman"/>
                <w:sz w:val="20"/>
                <w:szCs w:val="20"/>
              </w:rPr>
              <w:fldChar w:fldCharType="end"/>
            </w:r>
          </w:p>
        </w:tc>
        <w:tc>
          <w:tcPr>
            <w:tcW w:w="594" w:type="pct"/>
          </w:tcPr>
          <w:p w14:paraId="07B5730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btain perspectives of SGMY to guide and inform the development of new digital health interventions</w:t>
            </w:r>
          </w:p>
          <w:p w14:paraId="570BAC83"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75E601E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 xml:space="preserve">Cross-sectional, semi-structured interviews, in-person </w:t>
            </w:r>
            <w:r w:rsidRPr="006E0BA7">
              <w:rPr>
                <w:rFonts w:ascii="Times New Roman" w:eastAsia="Times New Roman" w:hAnsi="Times New Roman" w:cs="Times New Roman"/>
                <w:sz w:val="20"/>
                <w:szCs w:val="20"/>
              </w:rPr>
              <w:lastRenderedPageBreak/>
              <w:t xml:space="preserve">and online focus groups </w:t>
            </w:r>
          </w:p>
        </w:tc>
        <w:tc>
          <w:tcPr>
            <w:tcW w:w="464" w:type="pct"/>
            <w:noWrap/>
          </w:tcPr>
          <w:p w14:paraId="13E4768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Dallas, Texas</w:t>
            </w:r>
          </w:p>
          <w:p w14:paraId="3EA3F11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eattle, Washington</w:t>
            </w:r>
          </w:p>
          <w:p w14:paraId="32649CE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Online </w:t>
            </w:r>
          </w:p>
        </w:tc>
        <w:tc>
          <w:tcPr>
            <w:tcW w:w="446" w:type="pct"/>
            <w:noWrap/>
          </w:tcPr>
          <w:p w14:paraId="58E32CF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from SGM service organizations, online ads, and existing </w:t>
            </w:r>
            <w:r w:rsidRPr="006E0BA7">
              <w:rPr>
                <w:rFonts w:ascii="Times New Roman" w:eastAsia="Times New Roman" w:hAnsi="Times New Roman" w:cs="Times New Roman"/>
                <w:sz w:val="20"/>
                <w:szCs w:val="20"/>
              </w:rPr>
              <w:lastRenderedPageBreak/>
              <w:t xml:space="preserve">research panel </w:t>
            </w:r>
          </w:p>
        </w:tc>
        <w:tc>
          <w:tcPr>
            <w:tcW w:w="464" w:type="pct"/>
          </w:tcPr>
          <w:p w14:paraId="1E40052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n = 92</w:t>
            </w:r>
          </w:p>
        </w:tc>
        <w:tc>
          <w:tcPr>
            <w:tcW w:w="378" w:type="pct"/>
          </w:tcPr>
          <w:p w14:paraId="1912565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GM Youth</w:t>
            </w:r>
          </w:p>
        </w:tc>
        <w:tc>
          <w:tcPr>
            <w:tcW w:w="469" w:type="pct"/>
            <w:noWrap/>
          </w:tcPr>
          <w:p w14:paraId="6F87827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7.0 (15-20)</w:t>
            </w:r>
          </w:p>
        </w:tc>
        <w:tc>
          <w:tcPr>
            <w:tcW w:w="531" w:type="pct"/>
            <w:noWrap/>
          </w:tcPr>
          <w:p w14:paraId="3CA55C9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52.2%</w:t>
            </w:r>
          </w:p>
          <w:p w14:paraId="2EDEA1D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Hispanic/Latino: 16.3% </w:t>
            </w:r>
          </w:p>
          <w:p w14:paraId="2DF48948" w14:textId="2105393D"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American/</w:t>
            </w:r>
            <w:r w:rsidR="00FA46C5">
              <w:rPr>
                <w:rFonts w:ascii="Times New Roman" w:eastAsia="Times New Roman" w:hAnsi="Times New Roman" w:cs="Times New Roman"/>
                <w:sz w:val="20"/>
                <w:szCs w:val="20"/>
              </w:rPr>
              <w:t>B</w:t>
            </w:r>
            <w:r w:rsidRPr="006E0BA7">
              <w:rPr>
                <w:rFonts w:ascii="Times New Roman" w:eastAsia="Times New Roman" w:hAnsi="Times New Roman" w:cs="Times New Roman"/>
                <w:sz w:val="20"/>
                <w:szCs w:val="20"/>
              </w:rPr>
              <w:t xml:space="preserve">lack: 13.0% </w:t>
            </w:r>
          </w:p>
          <w:p w14:paraId="19435B83"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 xml:space="preserve">Mixed race: 11.9% </w:t>
            </w:r>
            <w:r w:rsidRPr="006E0BA7">
              <w:rPr>
                <w:rFonts w:ascii="Times New Roman" w:eastAsia="Times New Roman" w:hAnsi="Times New Roman" w:cs="Times New Roman"/>
                <w:sz w:val="20"/>
                <w:szCs w:val="20"/>
              </w:rPr>
              <w:cr/>
            </w:r>
          </w:p>
          <w:p w14:paraId="481A679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sian: 5.4% </w:t>
            </w:r>
          </w:p>
          <w:p w14:paraId="3804CBC5"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erican-Indian/Alaskan Native: 1.1%</w:t>
            </w:r>
          </w:p>
        </w:tc>
        <w:tc>
          <w:tcPr>
            <w:tcW w:w="501" w:type="pct"/>
          </w:tcPr>
          <w:p w14:paraId="2B0A1C1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Gay (male): 33.7%</w:t>
            </w:r>
          </w:p>
          <w:p w14:paraId="3DE4317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 20.6%</w:t>
            </w:r>
          </w:p>
          <w:p w14:paraId="764A61E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Bisexual (female): 16.3%</w:t>
            </w:r>
          </w:p>
          <w:p w14:paraId="1E9B5D5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er: 10.9%</w:t>
            </w:r>
          </w:p>
          <w:p w14:paraId="4958E53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stioning: 10.9%</w:t>
            </w:r>
          </w:p>
          <w:p w14:paraId="725F410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nsexual: 9.8%</w:t>
            </w:r>
          </w:p>
          <w:p w14:paraId="4B4FA58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male): 6.5%</w:t>
            </w:r>
          </w:p>
          <w:p w14:paraId="498D239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Unreported: 5.4%</w:t>
            </w:r>
          </w:p>
          <w:p w14:paraId="469B875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exual: 2.2%</w:t>
            </w:r>
          </w:p>
          <w:p w14:paraId="57A3D78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anromantic: 2.2%</w:t>
            </w:r>
          </w:p>
          <w:p w14:paraId="438FC4A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omoromantic: 1.1%</w:t>
            </w:r>
          </w:p>
          <w:p w14:paraId="7D785BD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Demisexual: 1.1%</w:t>
            </w:r>
          </w:p>
        </w:tc>
        <w:tc>
          <w:tcPr>
            <w:tcW w:w="498" w:type="pct"/>
          </w:tcPr>
          <w:p w14:paraId="0D6815C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Female: 41.3%</w:t>
            </w:r>
          </w:p>
          <w:p w14:paraId="6D18690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40.2%</w:t>
            </w:r>
          </w:p>
          <w:p w14:paraId="5C8132E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man: 14.1%</w:t>
            </w:r>
          </w:p>
          <w:p w14:paraId="638B160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Gender fluid: 9.8%</w:t>
            </w:r>
          </w:p>
          <w:p w14:paraId="69D9986F"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Gender queer: 6.5%</w:t>
            </w:r>
          </w:p>
          <w:p w14:paraId="5BB9BE8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gender: 2.2%</w:t>
            </w:r>
          </w:p>
          <w:p w14:paraId="7FCE2F1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Demigirl: 1.1%</w:t>
            </w:r>
          </w:p>
          <w:p w14:paraId="23F118C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onbinary: 1.1%</w:t>
            </w:r>
          </w:p>
          <w:p w14:paraId="734FCC7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Transgender woman: 1.1%</w:t>
            </w:r>
          </w:p>
          <w:p w14:paraId="576443C7"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Unreported: 1.1%</w:t>
            </w:r>
          </w:p>
        </w:tc>
      </w:tr>
      <w:tr w:rsidR="00EF183B" w:rsidRPr="006E0BA7" w14:paraId="6B59EC01" w14:textId="77777777" w:rsidTr="00EF183B">
        <w:trPr>
          <w:trHeight w:val="511"/>
        </w:trPr>
        <w:tc>
          <w:tcPr>
            <w:tcW w:w="306" w:type="pct"/>
          </w:tcPr>
          <w:p w14:paraId="71AB659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Widman et al., (2017)</w:t>
            </w:r>
            <w:r w:rsidRPr="006E0BA7">
              <w:rPr>
                <w:rFonts w:ascii="Times New Roman" w:eastAsia="Times New Roman" w:hAnsi="Times New Roman" w:cs="Times New Roman"/>
                <w:sz w:val="20"/>
                <w:szCs w:val="20"/>
              </w:rPr>
              <w:fldChar w:fldCharType="begin">
                <w:fldData xml:space="preserve">PEVuZE5vdGU+PENpdGU+PEF1dGhvcj5XaWRtYW48L0F1dGhvcj48WWVhcj4yMDE3PC9ZZWFyPjxS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XaWRtYW48L0F1dGhvcj48WWVhcj4yMDE3PC9ZZWFyPjxS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6</w:t>
            </w:r>
            <w:r w:rsidRPr="006E0BA7">
              <w:rPr>
                <w:rFonts w:ascii="Times New Roman" w:eastAsia="Times New Roman" w:hAnsi="Times New Roman" w:cs="Times New Roman"/>
                <w:sz w:val="20"/>
                <w:szCs w:val="20"/>
              </w:rPr>
              <w:fldChar w:fldCharType="end"/>
            </w:r>
          </w:p>
        </w:tc>
        <w:tc>
          <w:tcPr>
            <w:tcW w:w="594" w:type="pct"/>
          </w:tcPr>
          <w:p w14:paraId="5765CD6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ssess feasibility and acceptability of HIV/STD prevention program for adolescent girls </w:t>
            </w:r>
          </w:p>
        </w:tc>
        <w:tc>
          <w:tcPr>
            <w:tcW w:w="349" w:type="pct"/>
          </w:tcPr>
          <w:p w14:paraId="7785465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Post-test survey, no comparison group</w:t>
            </w:r>
          </w:p>
        </w:tc>
        <w:tc>
          <w:tcPr>
            <w:tcW w:w="464" w:type="pct"/>
            <w:noWrap/>
          </w:tcPr>
          <w:p w14:paraId="4EE7C58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Southeastern United States, 2015</w:t>
            </w:r>
          </w:p>
        </w:tc>
        <w:tc>
          <w:tcPr>
            <w:tcW w:w="446" w:type="pct"/>
            <w:noWrap/>
          </w:tcPr>
          <w:p w14:paraId="2C92A58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from high schools  </w:t>
            </w:r>
          </w:p>
        </w:tc>
        <w:tc>
          <w:tcPr>
            <w:tcW w:w="464" w:type="pct"/>
          </w:tcPr>
          <w:p w14:paraId="10E56784" w14:textId="77777777" w:rsidR="00137C33" w:rsidRPr="006E0BA7" w:rsidRDefault="00137C33" w:rsidP="00AA5C82">
            <w:pPr>
              <w:rPr>
                <w:rFonts w:ascii="Times New Roman" w:hAnsi="Times New Roman" w:cs="Times New Roman"/>
                <w:sz w:val="20"/>
                <w:szCs w:val="20"/>
              </w:rPr>
            </w:pPr>
            <w:r w:rsidRPr="006E0BA7">
              <w:rPr>
                <w:rFonts w:ascii="Times New Roman" w:eastAsia="Times New Roman" w:hAnsi="Times New Roman" w:cs="Times New Roman"/>
                <w:sz w:val="20"/>
                <w:szCs w:val="20"/>
              </w:rPr>
              <w:t>n = 107 (intervention condition only)</w:t>
            </w:r>
          </w:p>
          <w:p w14:paraId="4BC0F843"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4500FCD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dolescents girls </w:t>
            </w:r>
          </w:p>
        </w:tc>
        <w:tc>
          <w:tcPr>
            <w:tcW w:w="469" w:type="pct"/>
            <w:noWrap/>
          </w:tcPr>
          <w:p w14:paraId="51F1213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5.26 (14-17)</w:t>
            </w:r>
          </w:p>
        </w:tc>
        <w:tc>
          <w:tcPr>
            <w:tcW w:w="531" w:type="pct"/>
            <w:noWrap/>
          </w:tcPr>
          <w:p w14:paraId="2A943C0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White: 36%</w:t>
            </w:r>
          </w:p>
          <w:p w14:paraId="13CEEA5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lack: 27%</w:t>
            </w:r>
          </w:p>
          <w:p w14:paraId="0400449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Hispanic: 29% </w:t>
            </w:r>
          </w:p>
          <w:p w14:paraId="19538DC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7%</w:t>
            </w:r>
          </w:p>
        </w:tc>
        <w:tc>
          <w:tcPr>
            <w:tcW w:w="501" w:type="pct"/>
          </w:tcPr>
          <w:p w14:paraId="3571CA2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Lesbian: 4%</w:t>
            </w:r>
          </w:p>
          <w:p w14:paraId="6964237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isexual: 12%</w:t>
            </w:r>
          </w:p>
          <w:p w14:paraId="41B2418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eterosexual: 79%</w:t>
            </w:r>
          </w:p>
          <w:p w14:paraId="6E88F76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6%</w:t>
            </w:r>
          </w:p>
        </w:tc>
        <w:tc>
          <w:tcPr>
            <w:tcW w:w="498" w:type="pct"/>
          </w:tcPr>
          <w:p w14:paraId="178884C3"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Female: 100%</w:t>
            </w:r>
          </w:p>
        </w:tc>
      </w:tr>
      <w:tr w:rsidR="00EF183B" w:rsidRPr="006E0BA7" w14:paraId="55494B2D" w14:textId="77777777" w:rsidTr="00EF183B">
        <w:trPr>
          <w:trHeight w:val="511"/>
        </w:trPr>
        <w:tc>
          <w:tcPr>
            <w:tcW w:w="306" w:type="pct"/>
          </w:tcPr>
          <w:p w14:paraId="73BFC0E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barra et al., (2014)</w:t>
            </w:r>
            <w:r w:rsidRPr="006E0BA7">
              <w:rPr>
                <w:rFonts w:ascii="Times New Roman" w:eastAsia="Times New Roman" w:hAnsi="Times New Roman" w:cs="Times New Roman"/>
                <w:sz w:val="20"/>
                <w:szCs w:val="20"/>
              </w:rPr>
              <w:fldChar w:fldCharType="begin">
                <w:fldData xml:space="preserve">PEVuZE5vdGU+PENpdGU+PEF1dGhvcj5ZYmFycmE8L0F1dGhvcj48WWVhcj4yMDE0PC9ZZWFyPjxS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ZYmFycmE8L0F1dGhvcj48WWVhcj4yMDE0PC9ZZWFyPjxS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44</w:t>
            </w:r>
            <w:r w:rsidRPr="006E0BA7">
              <w:rPr>
                <w:rFonts w:ascii="Times New Roman" w:eastAsia="Times New Roman" w:hAnsi="Times New Roman" w:cs="Times New Roman"/>
                <w:sz w:val="20"/>
                <w:szCs w:val="20"/>
              </w:rPr>
              <w:fldChar w:fldCharType="end"/>
            </w:r>
          </w:p>
        </w:tc>
        <w:tc>
          <w:tcPr>
            <w:tcW w:w="594" w:type="pct"/>
          </w:tcPr>
          <w:p w14:paraId="1E59009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Examine behavioral and attitudinal changes after online focus groups about GBQ sexual health topics </w:t>
            </w:r>
          </w:p>
        </w:tc>
        <w:tc>
          <w:tcPr>
            <w:tcW w:w="349" w:type="pct"/>
          </w:tcPr>
          <w:p w14:paraId="577784A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Online focus groups conducted over the course of 3 </w:t>
            </w:r>
            <w:r w:rsidRPr="006E0BA7">
              <w:rPr>
                <w:rFonts w:ascii="Times New Roman" w:eastAsia="Times New Roman" w:hAnsi="Times New Roman" w:cs="Times New Roman"/>
                <w:sz w:val="20"/>
                <w:szCs w:val="20"/>
              </w:rPr>
              <w:lastRenderedPageBreak/>
              <w:t xml:space="preserve">consecutive days  </w:t>
            </w:r>
          </w:p>
        </w:tc>
        <w:tc>
          <w:tcPr>
            <w:tcW w:w="464" w:type="pct"/>
            <w:noWrap/>
          </w:tcPr>
          <w:p w14:paraId="1F27F90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United States, 2012-2013</w:t>
            </w:r>
          </w:p>
        </w:tc>
        <w:tc>
          <w:tcPr>
            <w:tcW w:w="446" w:type="pct"/>
            <w:noWrap/>
          </w:tcPr>
          <w:p w14:paraId="5B89EBB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venience sample recruited through online ads and outreach by LGB organizations </w:t>
            </w:r>
          </w:p>
        </w:tc>
        <w:tc>
          <w:tcPr>
            <w:tcW w:w="464" w:type="pct"/>
          </w:tcPr>
          <w:p w14:paraId="5523D73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 = 75</w:t>
            </w:r>
          </w:p>
        </w:tc>
        <w:tc>
          <w:tcPr>
            <w:tcW w:w="378" w:type="pct"/>
          </w:tcPr>
          <w:p w14:paraId="5B03503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bisexual, and queer adolescent males  </w:t>
            </w:r>
          </w:p>
        </w:tc>
        <w:tc>
          <w:tcPr>
            <w:tcW w:w="469" w:type="pct"/>
            <w:noWrap/>
          </w:tcPr>
          <w:p w14:paraId="2929FB0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16.15 (14-18)</w:t>
            </w:r>
          </w:p>
        </w:tc>
        <w:tc>
          <w:tcPr>
            <w:tcW w:w="531" w:type="pct"/>
            <w:noWrap/>
          </w:tcPr>
          <w:p w14:paraId="4A90A86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aucasian: 54.7%</w:t>
            </w:r>
          </w:p>
          <w:p w14:paraId="2A98E48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frican American: 5.3%</w:t>
            </w:r>
          </w:p>
          <w:p w14:paraId="46843E4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sian: 5.3%</w:t>
            </w:r>
          </w:p>
          <w:p w14:paraId="5A56E457" w14:textId="00245B45"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Mixed racial backgroun</w:t>
            </w:r>
            <w:r w:rsidR="00FA46C5">
              <w:rPr>
                <w:rFonts w:ascii="Times New Roman" w:eastAsia="Times New Roman" w:hAnsi="Times New Roman" w:cs="Times New Roman"/>
                <w:sz w:val="20"/>
                <w:szCs w:val="20"/>
              </w:rPr>
              <w:t>d</w:t>
            </w:r>
            <w:r w:rsidRPr="006E0BA7">
              <w:rPr>
                <w:rFonts w:ascii="Times New Roman" w:eastAsia="Times New Roman" w:hAnsi="Times New Roman" w:cs="Times New Roman"/>
                <w:sz w:val="20"/>
                <w:szCs w:val="20"/>
              </w:rPr>
              <w:t>: 18.7%</w:t>
            </w:r>
          </w:p>
          <w:p w14:paraId="5282CBA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Native American or Alaskan Native: 1.3%</w:t>
            </w:r>
          </w:p>
          <w:p w14:paraId="7ECC7F2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Other: 14.7%</w:t>
            </w:r>
          </w:p>
          <w:p w14:paraId="06376DDD"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Hispanic: 25.3%</w:t>
            </w:r>
          </w:p>
        </w:tc>
        <w:tc>
          <w:tcPr>
            <w:tcW w:w="501" w:type="pct"/>
          </w:tcPr>
          <w:p w14:paraId="177E77A7"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lastRenderedPageBreak/>
              <w:t>Gay: 86.7%</w:t>
            </w:r>
          </w:p>
          <w:p w14:paraId="69C0F644"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br/>
              <w:t>Bisexual: 18.7%</w:t>
            </w:r>
          </w:p>
          <w:p w14:paraId="2AB47C2D" w14:textId="77777777" w:rsidR="00137C33" w:rsidRPr="006E0BA7" w:rsidRDefault="00137C33" w:rsidP="00AA5C82">
            <w:pPr>
              <w:spacing w:after="0"/>
              <w:rPr>
                <w:rFonts w:ascii="Times New Roman" w:eastAsia="Times New Roman" w:hAnsi="Times New Roman" w:cs="Times New Roman"/>
                <w:sz w:val="20"/>
                <w:szCs w:val="20"/>
              </w:rPr>
            </w:pPr>
          </w:p>
          <w:p w14:paraId="690C8C48"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Queer: 5.3%</w:t>
            </w:r>
          </w:p>
          <w:p w14:paraId="216EA05E" w14:textId="77777777" w:rsidR="00137C33" w:rsidRPr="006E0BA7" w:rsidRDefault="00137C33" w:rsidP="00AA5C82">
            <w:pPr>
              <w:rPr>
                <w:rFonts w:ascii="Times New Roman" w:eastAsia="Times New Roman" w:hAnsi="Times New Roman" w:cs="Times New Roman"/>
                <w:sz w:val="20"/>
                <w:szCs w:val="20"/>
              </w:rPr>
            </w:pPr>
          </w:p>
          <w:p w14:paraId="2C0AF371"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3B29FFD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Male: 100%</w:t>
            </w:r>
          </w:p>
        </w:tc>
      </w:tr>
      <w:tr w:rsidR="00EF183B" w:rsidRPr="006E0BA7" w14:paraId="61724EC9" w14:textId="77777777" w:rsidTr="00EF183B">
        <w:trPr>
          <w:trHeight w:val="511"/>
        </w:trPr>
        <w:tc>
          <w:tcPr>
            <w:tcW w:w="306" w:type="pct"/>
          </w:tcPr>
          <w:p w14:paraId="77D5D64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Ybarra et al., (2017)</w:t>
            </w:r>
            <w:r w:rsidRPr="006E0BA7">
              <w:rPr>
                <w:rFonts w:ascii="Times New Roman" w:eastAsia="Times New Roman" w:hAnsi="Times New Roman" w:cs="Times New Roman"/>
                <w:sz w:val="20"/>
                <w:szCs w:val="20"/>
              </w:rPr>
              <w:fldChar w:fldCharType="begin">
                <w:fldData xml:space="preserve">PEVuZE5vdGU+PENpdGU+PEF1dGhvcj5ZYmFycmE8L0F1dGhvcj48WWVhcj4yMDE3PC9ZZWFyPjxS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</w:fldData>
              </w:fldChar>
            </w:r>
            <w:r w:rsidRPr="006E0BA7">
              <w:rPr>
                <w:rFonts w:ascii="Times New Roman" w:eastAsia="Times New Roman" w:hAnsi="Times New Roman" w:cs="Times New Roman"/>
                <w:sz w:val="20"/>
                <w:szCs w:val="20"/>
              </w:rPr>
              <w:instrText xml:space="preserve"> ADDIN EN.CITE </w:instrText>
            </w:r>
            <w:r w:rsidRPr="006E0BA7">
              <w:rPr>
                <w:rFonts w:ascii="Times New Roman" w:eastAsia="Times New Roman" w:hAnsi="Times New Roman" w:cs="Times New Roman"/>
                <w:sz w:val="20"/>
                <w:szCs w:val="20"/>
              </w:rPr>
              <w:fldChar w:fldCharType="begin">
                <w:fldData xml:space="preserve">PEVuZE5vdGU+PENpdGU+PEF1dGhvcj5ZYmFycmE8L0F1dGhvcj48WWVhcj4yMDE3PC9ZZWFyPjxS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</w:fldData>
              </w:fldChar>
            </w:r>
            <w:r w:rsidRPr="006E0BA7">
              <w:rPr>
                <w:rFonts w:ascii="Times New Roman" w:eastAsia="Times New Roman" w:hAnsi="Times New Roman" w:cs="Times New Roman"/>
                <w:sz w:val="20"/>
                <w:szCs w:val="20"/>
              </w:rPr>
              <w:instrText xml:space="preserve"> ADDIN EN.CITE.DATA </w:instrText>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end"/>
            </w:r>
            <w:r w:rsidRPr="006E0BA7">
              <w:rPr>
                <w:rFonts w:ascii="Times New Roman" w:eastAsia="Times New Roman" w:hAnsi="Times New Roman" w:cs="Times New Roman"/>
                <w:sz w:val="20"/>
                <w:szCs w:val="20"/>
              </w:rPr>
            </w:r>
            <w:r w:rsidRPr="006E0BA7">
              <w:rPr>
                <w:rFonts w:ascii="Times New Roman" w:eastAsia="Times New Roman" w:hAnsi="Times New Roman" w:cs="Times New Roman"/>
                <w:sz w:val="20"/>
                <w:szCs w:val="20"/>
              </w:rPr>
              <w:fldChar w:fldCharType="separate"/>
            </w:r>
            <w:r w:rsidRPr="006E0BA7">
              <w:rPr>
                <w:rFonts w:ascii="Times New Roman" w:eastAsia="Times New Roman" w:hAnsi="Times New Roman" w:cs="Times New Roman"/>
                <w:noProof/>
                <w:sz w:val="20"/>
                <w:szCs w:val="20"/>
                <w:vertAlign w:val="superscript"/>
              </w:rPr>
              <w:t>39</w:t>
            </w:r>
            <w:r w:rsidRPr="006E0BA7">
              <w:rPr>
                <w:rFonts w:ascii="Times New Roman" w:eastAsia="Times New Roman" w:hAnsi="Times New Roman" w:cs="Times New Roman"/>
                <w:sz w:val="20"/>
                <w:szCs w:val="20"/>
              </w:rPr>
              <w:fldChar w:fldCharType="end"/>
            </w:r>
          </w:p>
        </w:tc>
        <w:tc>
          <w:tcPr>
            <w:tcW w:w="594" w:type="pct"/>
          </w:tcPr>
          <w:p w14:paraId="618A9FA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onduct pilot randomized controlled trial for an mHealth HIV prevention program </w:t>
            </w:r>
          </w:p>
          <w:p w14:paraId="1E1BFB07" w14:textId="77777777" w:rsidR="00137C33" w:rsidRPr="006E0BA7" w:rsidRDefault="00137C33" w:rsidP="00AA5C82">
            <w:pPr>
              <w:rPr>
                <w:rFonts w:ascii="Times New Roman" w:eastAsia="Times New Roman" w:hAnsi="Times New Roman" w:cs="Times New Roman"/>
                <w:sz w:val="20"/>
                <w:szCs w:val="20"/>
              </w:rPr>
            </w:pPr>
          </w:p>
        </w:tc>
        <w:tc>
          <w:tcPr>
            <w:tcW w:w="349" w:type="pct"/>
          </w:tcPr>
          <w:p w14:paraId="3279ECD9"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RCT</w:t>
            </w:r>
          </w:p>
        </w:tc>
        <w:tc>
          <w:tcPr>
            <w:tcW w:w="464" w:type="pct"/>
            <w:noWrap/>
          </w:tcPr>
          <w:p w14:paraId="0A80083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United States, 2014-2015</w:t>
            </w:r>
          </w:p>
          <w:p w14:paraId="6CC8E9F8" w14:textId="77777777" w:rsidR="00137C33" w:rsidRPr="006E0BA7" w:rsidRDefault="00137C33" w:rsidP="00AA5C82">
            <w:pPr>
              <w:rPr>
                <w:rFonts w:ascii="Times New Roman" w:eastAsia="Times New Roman" w:hAnsi="Times New Roman" w:cs="Times New Roman"/>
                <w:sz w:val="20"/>
                <w:szCs w:val="20"/>
              </w:rPr>
            </w:pPr>
          </w:p>
        </w:tc>
        <w:tc>
          <w:tcPr>
            <w:tcW w:w="446" w:type="pct"/>
            <w:noWrap/>
          </w:tcPr>
          <w:p w14:paraId="72C4B8D1"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Convenience sample recruited through online ads on Facebook</w:t>
            </w:r>
          </w:p>
        </w:tc>
        <w:tc>
          <w:tcPr>
            <w:tcW w:w="464" w:type="pct"/>
          </w:tcPr>
          <w:p w14:paraId="7FF30F2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Baseline n = 302</w:t>
            </w:r>
          </w:p>
          <w:p w14:paraId="2A99344B" w14:textId="2F3FB686" w:rsidR="00137C33" w:rsidRPr="006E0BA7" w:rsidRDefault="00137C33" w:rsidP="00AA5C82">
            <w:pPr>
              <w:rPr>
                <w:rFonts w:ascii="Times New Roman" w:hAnsi="Times New Roman" w:cs="Times New Roman"/>
                <w:sz w:val="20"/>
                <w:szCs w:val="20"/>
              </w:rPr>
            </w:pPr>
            <w:r w:rsidRPr="006E0BA7">
              <w:rPr>
                <w:rFonts w:ascii="Times New Roman" w:eastAsia="Times New Roman" w:hAnsi="Times New Roman" w:cs="Times New Roman"/>
                <w:sz w:val="20"/>
                <w:szCs w:val="20"/>
              </w:rPr>
              <w:t>Follow-up n = 283</w:t>
            </w:r>
            <w:r w:rsidR="00B64840">
              <w:rPr>
                <w:rFonts w:ascii="Times New Roman" w:eastAsia="Times New Roman" w:hAnsi="Times New Roman" w:cs="Times New Roman"/>
                <w:sz w:val="20"/>
                <w:szCs w:val="20"/>
              </w:rPr>
              <w:t xml:space="preserve"> </w:t>
            </w:r>
            <w:r w:rsidR="00B64840" w:rsidRPr="006E0BA7">
              <w:rPr>
                <w:rFonts w:ascii="Times New Roman" w:eastAsia="Times New Roman" w:hAnsi="Times New Roman" w:cs="Times New Roman"/>
                <w:sz w:val="20"/>
                <w:szCs w:val="20"/>
              </w:rPr>
              <w:t>(90-days post-intervention)</w:t>
            </w:r>
          </w:p>
          <w:p w14:paraId="5277F517" w14:textId="77777777" w:rsidR="00137C33" w:rsidRPr="006E0BA7" w:rsidRDefault="00137C33" w:rsidP="00AA5C82">
            <w:pPr>
              <w:rPr>
                <w:rFonts w:ascii="Times New Roman" w:eastAsia="Times New Roman" w:hAnsi="Times New Roman" w:cs="Times New Roman"/>
                <w:sz w:val="20"/>
                <w:szCs w:val="20"/>
              </w:rPr>
            </w:pPr>
          </w:p>
        </w:tc>
        <w:tc>
          <w:tcPr>
            <w:tcW w:w="378" w:type="pct"/>
          </w:tcPr>
          <w:p w14:paraId="5F02570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dolescent gay, bisexual, and queer men  </w:t>
            </w:r>
          </w:p>
        </w:tc>
        <w:tc>
          <w:tcPr>
            <w:tcW w:w="469" w:type="pct"/>
            <w:noWrap/>
          </w:tcPr>
          <w:p w14:paraId="77D0D7E4" w14:textId="77777777" w:rsidR="00137C33" w:rsidRPr="006E0BA7" w:rsidRDefault="00137C33" w:rsidP="00AA5C82">
            <w:pPr>
              <w:spacing w:after="0"/>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16.14 (14-18)  </w:t>
            </w:r>
          </w:p>
        </w:tc>
        <w:tc>
          <w:tcPr>
            <w:tcW w:w="531" w:type="pct"/>
            <w:noWrap/>
          </w:tcPr>
          <w:p w14:paraId="21F742D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those who completed 3-month follow-up:</w:t>
            </w:r>
          </w:p>
          <w:p w14:paraId="25CAD824"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White: 67.1% </w:t>
            </w:r>
          </w:p>
          <w:p w14:paraId="71D2A7DB"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frican American: 14.8% </w:t>
            </w:r>
          </w:p>
          <w:p w14:paraId="397E610A"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All other races: 18.0% </w:t>
            </w:r>
          </w:p>
          <w:p w14:paraId="405D8670"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Hispanic: 22.6% </w:t>
            </w:r>
          </w:p>
        </w:tc>
        <w:tc>
          <w:tcPr>
            <w:tcW w:w="501" w:type="pct"/>
          </w:tcPr>
          <w:p w14:paraId="5EFB4D4E"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those who completed 3-month follow-up:</w:t>
            </w:r>
          </w:p>
          <w:p w14:paraId="69D18246"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Gay identity: 71.7% </w:t>
            </w:r>
          </w:p>
          <w:p w14:paraId="257FA893" w14:textId="77777777" w:rsidR="00137C33" w:rsidRPr="006E0BA7" w:rsidRDefault="00137C33" w:rsidP="00AA5C82">
            <w:pPr>
              <w:rPr>
                <w:rFonts w:ascii="Times New Roman" w:eastAsia="Times New Roman" w:hAnsi="Times New Roman" w:cs="Times New Roman"/>
                <w:sz w:val="20"/>
                <w:szCs w:val="20"/>
              </w:rPr>
            </w:pPr>
          </w:p>
          <w:p w14:paraId="2D72CD85" w14:textId="77777777" w:rsidR="00137C33" w:rsidRPr="006E0BA7" w:rsidRDefault="00137C33" w:rsidP="00AA5C82">
            <w:pPr>
              <w:rPr>
                <w:rFonts w:ascii="Times New Roman" w:eastAsia="Times New Roman" w:hAnsi="Times New Roman" w:cs="Times New Roman"/>
                <w:sz w:val="20"/>
                <w:szCs w:val="20"/>
              </w:rPr>
            </w:pPr>
          </w:p>
        </w:tc>
        <w:tc>
          <w:tcPr>
            <w:tcW w:w="498" w:type="pct"/>
          </w:tcPr>
          <w:p w14:paraId="2843310C"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Among those who completed 3-month follow-up:</w:t>
            </w:r>
          </w:p>
          <w:p w14:paraId="34BD6902" w14:textId="77777777" w:rsidR="00137C33" w:rsidRPr="006E0BA7" w:rsidRDefault="00137C33" w:rsidP="00AA5C82">
            <w:pPr>
              <w:rPr>
                <w:rFonts w:ascii="Times New Roman" w:eastAsia="Times New Roman" w:hAnsi="Times New Roman" w:cs="Times New Roman"/>
                <w:sz w:val="20"/>
                <w:szCs w:val="20"/>
              </w:rPr>
            </w:pPr>
            <w:r w:rsidRPr="006E0BA7">
              <w:rPr>
                <w:rFonts w:ascii="Times New Roman" w:eastAsia="Times New Roman" w:hAnsi="Times New Roman" w:cs="Times New Roman"/>
                <w:sz w:val="20"/>
                <w:szCs w:val="20"/>
              </w:rPr>
              <w:t xml:space="preserve">Cisgender male: 100% </w:t>
            </w:r>
          </w:p>
        </w:tc>
      </w:tr>
    </w:tbl>
    <w:bookmarkEnd w:id="1"/>
    <w:p w14:paraId="794565C9" w14:textId="77777777" w:rsidR="00137C33" w:rsidRPr="006E0BA7" w:rsidRDefault="00137C33" w:rsidP="00137C33">
      <w:pPr>
        <w:rPr>
          <w:rFonts w:ascii="Times New Roman" w:hAnsi="Times New Roman" w:cs="Times New Roman"/>
          <w:sz w:val="20"/>
          <w:szCs w:val="24"/>
        </w:rPr>
      </w:pPr>
      <w:r w:rsidRPr="006E0BA7">
        <w:rPr>
          <w:rFonts w:ascii="Times New Roman" w:hAnsi="Times New Roman" w:cs="Times New Roman"/>
          <w:sz w:val="20"/>
          <w:szCs w:val="24"/>
        </w:rPr>
        <w:t>NR (not reported), HIV (human immunodeficiency virus), acquired immunodeficiency syndrome (AIDS), RCT (randomized controlled trial), YMSM (young men who have sex with men), men who have sex with men (MSM), lesbian, gay, bisexual, transgender, and queer/questioning (LGBTQ), lesbian, gay, bisexual, and transgender (LGBT), lesbian, gay, bisexual (LGB), pre-exposure prophylaxis (PrEP), sexual and gender minority (SGM)</w:t>
      </w:r>
    </w:p>
    <w:p w14:paraId="78A411EA" w14:textId="77777777" w:rsidR="00903941" w:rsidRDefault="00903941"/>
    <w:sectPr w:rsidR="00903941" w:rsidSect="00FA46C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0F8CE" w14:textId="77777777" w:rsidR="00FA46C5" w:rsidRDefault="00FA46C5" w:rsidP="003550B0">
      <w:pPr>
        <w:spacing w:after="0" w:line="240" w:lineRule="auto"/>
      </w:pPr>
      <w:r>
        <w:separator/>
      </w:r>
    </w:p>
  </w:endnote>
  <w:endnote w:type="continuationSeparator" w:id="0">
    <w:p w14:paraId="243289D0" w14:textId="77777777" w:rsidR="00FA46C5" w:rsidRDefault="00FA46C5" w:rsidP="003550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6C579" w14:textId="77777777" w:rsidR="00FA46C5" w:rsidRDefault="00FA46C5" w:rsidP="003550B0">
      <w:pPr>
        <w:spacing w:after="0" w:line="240" w:lineRule="auto"/>
      </w:pPr>
      <w:r>
        <w:separator/>
      </w:r>
    </w:p>
  </w:footnote>
  <w:footnote w:type="continuationSeparator" w:id="0">
    <w:p w14:paraId="29E42218" w14:textId="77777777" w:rsidR="00FA46C5" w:rsidRDefault="00FA46C5" w:rsidP="003550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46A50"/>
    <w:multiLevelType w:val="hybridMultilevel"/>
    <w:tmpl w:val="05CCC7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DA7B84"/>
    <w:multiLevelType w:val="hybridMultilevel"/>
    <w:tmpl w:val="8460E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97A7E"/>
    <w:multiLevelType w:val="hybridMultilevel"/>
    <w:tmpl w:val="EC3EC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CB1F00"/>
    <w:multiLevelType w:val="hybridMultilevel"/>
    <w:tmpl w:val="07E67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FA5CB9"/>
    <w:multiLevelType w:val="hybridMultilevel"/>
    <w:tmpl w:val="BF92D8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B032A8A"/>
    <w:multiLevelType w:val="hybridMultilevel"/>
    <w:tmpl w:val="53FEB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BF7BDF"/>
    <w:multiLevelType w:val="hybridMultilevel"/>
    <w:tmpl w:val="C3B6907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0471438"/>
    <w:multiLevelType w:val="hybridMultilevel"/>
    <w:tmpl w:val="AC301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984F2B"/>
    <w:multiLevelType w:val="hybridMultilevel"/>
    <w:tmpl w:val="EA427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0C7B66"/>
    <w:multiLevelType w:val="hybridMultilevel"/>
    <w:tmpl w:val="8EB409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79D0E07"/>
    <w:multiLevelType w:val="hybridMultilevel"/>
    <w:tmpl w:val="A1FCC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A2DAC"/>
    <w:multiLevelType w:val="hybridMultilevel"/>
    <w:tmpl w:val="95D0F7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E6A62"/>
    <w:multiLevelType w:val="hybridMultilevel"/>
    <w:tmpl w:val="1C8ED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F131B2"/>
    <w:multiLevelType w:val="hybridMultilevel"/>
    <w:tmpl w:val="77C8B8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00F04EB"/>
    <w:multiLevelType w:val="hybridMultilevel"/>
    <w:tmpl w:val="C6900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918B2"/>
    <w:multiLevelType w:val="hybridMultilevel"/>
    <w:tmpl w:val="2368C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9B7B44"/>
    <w:multiLevelType w:val="hybridMultilevel"/>
    <w:tmpl w:val="57ACC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E74E46"/>
    <w:multiLevelType w:val="hybridMultilevel"/>
    <w:tmpl w:val="39C6EE9E"/>
    <w:lvl w:ilvl="0" w:tplc="A4640CF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3079D7"/>
    <w:multiLevelType w:val="hybridMultilevel"/>
    <w:tmpl w:val="182C9F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8817EC0"/>
    <w:multiLevelType w:val="hybridMultilevel"/>
    <w:tmpl w:val="DF0C5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573170"/>
    <w:multiLevelType w:val="hybridMultilevel"/>
    <w:tmpl w:val="BE7AD3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805BC0"/>
    <w:multiLevelType w:val="hybridMultilevel"/>
    <w:tmpl w:val="3B22C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FF332B"/>
    <w:multiLevelType w:val="hybridMultilevel"/>
    <w:tmpl w:val="8CC8475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1422FD9"/>
    <w:multiLevelType w:val="hybridMultilevel"/>
    <w:tmpl w:val="C9BA57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65D0EDB"/>
    <w:multiLevelType w:val="hybridMultilevel"/>
    <w:tmpl w:val="4C7A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4F7FA1"/>
    <w:multiLevelType w:val="hybridMultilevel"/>
    <w:tmpl w:val="4960684C"/>
    <w:lvl w:ilvl="0" w:tplc="89668390">
      <w:start w:val="1"/>
      <w:numFmt w:val="bullet"/>
      <w:lvlText w:val="•"/>
      <w:lvlJc w:val="left"/>
      <w:pPr>
        <w:tabs>
          <w:tab w:val="num" w:pos="720"/>
        </w:tabs>
        <w:ind w:left="720" w:hanging="360"/>
      </w:pPr>
      <w:rPr>
        <w:rFonts w:ascii="Times New Roman" w:hAnsi="Times New Roman" w:hint="default"/>
      </w:rPr>
    </w:lvl>
    <w:lvl w:ilvl="1" w:tplc="C1B4C100" w:tentative="1">
      <w:start w:val="1"/>
      <w:numFmt w:val="bullet"/>
      <w:lvlText w:val="•"/>
      <w:lvlJc w:val="left"/>
      <w:pPr>
        <w:tabs>
          <w:tab w:val="num" w:pos="1440"/>
        </w:tabs>
        <w:ind w:left="1440" w:hanging="360"/>
      </w:pPr>
      <w:rPr>
        <w:rFonts w:ascii="Times New Roman" w:hAnsi="Times New Roman" w:hint="default"/>
      </w:rPr>
    </w:lvl>
    <w:lvl w:ilvl="2" w:tplc="9DDEDCF2" w:tentative="1">
      <w:start w:val="1"/>
      <w:numFmt w:val="bullet"/>
      <w:lvlText w:val="•"/>
      <w:lvlJc w:val="left"/>
      <w:pPr>
        <w:tabs>
          <w:tab w:val="num" w:pos="2160"/>
        </w:tabs>
        <w:ind w:left="2160" w:hanging="360"/>
      </w:pPr>
      <w:rPr>
        <w:rFonts w:ascii="Times New Roman" w:hAnsi="Times New Roman" w:hint="default"/>
      </w:rPr>
    </w:lvl>
    <w:lvl w:ilvl="3" w:tplc="D5B8830C" w:tentative="1">
      <w:start w:val="1"/>
      <w:numFmt w:val="bullet"/>
      <w:lvlText w:val="•"/>
      <w:lvlJc w:val="left"/>
      <w:pPr>
        <w:tabs>
          <w:tab w:val="num" w:pos="2880"/>
        </w:tabs>
        <w:ind w:left="2880" w:hanging="360"/>
      </w:pPr>
      <w:rPr>
        <w:rFonts w:ascii="Times New Roman" w:hAnsi="Times New Roman" w:hint="default"/>
      </w:rPr>
    </w:lvl>
    <w:lvl w:ilvl="4" w:tplc="CF58DFFA" w:tentative="1">
      <w:start w:val="1"/>
      <w:numFmt w:val="bullet"/>
      <w:lvlText w:val="•"/>
      <w:lvlJc w:val="left"/>
      <w:pPr>
        <w:tabs>
          <w:tab w:val="num" w:pos="3600"/>
        </w:tabs>
        <w:ind w:left="3600" w:hanging="360"/>
      </w:pPr>
      <w:rPr>
        <w:rFonts w:ascii="Times New Roman" w:hAnsi="Times New Roman" w:hint="default"/>
      </w:rPr>
    </w:lvl>
    <w:lvl w:ilvl="5" w:tplc="3C28497C" w:tentative="1">
      <w:start w:val="1"/>
      <w:numFmt w:val="bullet"/>
      <w:lvlText w:val="•"/>
      <w:lvlJc w:val="left"/>
      <w:pPr>
        <w:tabs>
          <w:tab w:val="num" w:pos="4320"/>
        </w:tabs>
        <w:ind w:left="4320" w:hanging="360"/>
      </w:pPr>
      <w:rPr>
        <w:rFonts w:ascii="Times New Roman" w:hAnsi="Times New Roman" w:hint="default"/>
      </w:rPr>
    </w:lvl>
    <w:lvl w:ilvl="6" w:tplc="A52C0F2A" w:tentative="1">
      <w:start w:val="1"/>
      <w:numFmt w:val="bullet"/>
      <w:lvlText w:val="•"/>
      <w:lvlJc w:val="left"/>
      <w:pPr>
        <w:tabs>
          <w:tab w:val="num" w:pos="5040"/>
        </w:tabs>
        <w:ind w:left="5040" w:hanging="360"/>
      </w:pPr>
      <w:rPr>
        <w:rFonts w:ascii="Times New Roman" w:hAnsi="Times New Roman" w:hint="default"/>
      </w:rPr>
    </w:lvl>
    <w:lvl w:ilvl="7" w:tplc="287A5240" w:tentative="1">
      <w:start w:val="1"/>
      <w:numFmt w:val="bullet"/>
      <w:lvlText w:val="•"/>
      <w:lvlJc w:val="left"/>
      <w:pPr>
        <w:tabs>
          <w:tab w:val="num" w:pos="5760"/>
        </w:tabs>
        <w:ind w:left="5760" w:hanging="360"/>
      </w:pPr>
      <w:rPr>
        <w:rFonts w:ascii="Times New Roman" w:hAnsi="Times New Roman" w:hint="default"/>
      </w:rPr>
    </w:lvl>
    <w:lvl w:ilvl="8" w:tplc="B75CD160"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4F83246F"/>
    <w:multiLevelType w:val="hybridMultilevel"/>
    <w:tmpl w:val="01B83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F52758"/>
    <w:multiLevelType w:val="hybridMultilevel"/>
    <w:tmpl w:val="E7D217CE"/>
    <w:lvl w:ilvl="0" w:tplc="532A0414">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3761F47"/>
    <w:multiLevelType w:val="hybridMultilevel"/>
    <w:tmpl w:val="36C46B06"/>
    <w:lvl w:ilvl="0" w:tplc="532A0414">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C43F15"/>
    <w:multiLevelType w:val="hybridMultilevel"/>
    <w:tmpl w:val="A0345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980AC5"/>
    <w:multiLevelType w:val="hybridMultilevel"/>
    <w:tmpl w:val="ADA06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24C96"/>
    <w:multiLevelType w:val="hybridMultilevel"/>
    <w:tmpl w:val="3CF4A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934E21"/>
    <w:multiLevelType w:val="hybridMultilevel"/>
    <w:tmpl w:val="36D84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760438"/>
    <w:multiLevelType w:val="hybridMultilevel"/>
    <w:tmpl w:val="7AA0E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89459E"/>
    <w:multiLevelType w:val="hybridMultilevel"/>
    <w:tmpl w:val="19E024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7F1CE0"/>
    <w:multiLevelType w:val="hybridMultilevel"/>
    <w:tmpl w:val="D15A04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BA1F2B"/>
    <w:multiLevelType w:val="hybridMultilevel"/>
    <w:tmpl w:val="A63482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8B232E"/>
    <w:multiLevelType w:val="hybridMultilevel"/>
    <w:tmpl w:val="426A6D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7910341"/>
    <w:multiLevelType w:val="hybridMultilevel"/>
    <w:tmpl w:val="07A83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210287"/>
    <w:multiLevelType w:val="hybridMultilevel"/>
    <w:tmpl w:val="4A24A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941C76"/>
    <w:multiLevelType w:val="hybridMultilevel"/>
    <w:tmpl w:val="3502D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DD68F5"/>
    <w:multiLevelType w:val="hybridMultilevel"/>
    <w:tmpl w:val="82FA2F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AF433DE"/>
    <w:multiLevelType w:val="hybridMultilevel"/>
    <w:tmpl w:val="2E504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316A8E"/>
    <w:multiLevelType w:val="hybridMultilevel"/>
    <w:tmpl w:val="4F444CDA"/>
    <w:lvl w:ilvl="0" w:tplc="4DF66BA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716E2D"/>
    <w:multiLevelType w:val="hybridMultilevel"/>
    <w:tmpl w:val="66D69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
  </w:num>
  <w:num w:numId="3">
    <w:abstractNumId w:val="17"/>
  </w:num>
  <w:num w:numId="4">
    <w:abstractNumId w:val="44"/>
  </w:num>
  <w:num w:numId="5">
    <w:abstractNumId w:val="33"/>
  </w:num>
  <w:num w:numId="6">
    <w:abstractNumId w:val="14"/>
  </w:num>
  <w:num w:numId="7">
    <w:abstractNumId w:val="31"/>
  </w:num>
  <w:num w:numId="8">
    <w:abstractNumId w:val="22"/>
  </w:num>
  <w:num w:numId="9">
    <w:abstractNumId w:val="32"/>
  </w:num>
  <w:num w:numId="10">
    <w:abstractNumId w:val="39"/>
  </w:num>
  <w:num w:numId="11">
    <w:abstractNumId w:val="18"/>
  </w:num>
  <w:num w:numId="12">
    <w:abstractNumId w:val="35"/>
  </w:num>
  <w:num w:numId="13">
    <w:abstractNumId w:val="0"/>
  </w:num>
  <w:num w:numId="14">
    <w:abstractNumId w:val="37"/>
  </w:num>
  <w:num w:numId="15">
    <w:abstractNumId w:val="10"/>
  </w:num>
  <w:num w:numId="16">
    <w:abstractNumId w:val="16"/>
  </w:num>
  <w:num w:numId="17">
    <w:abstractNumId w:val="4"/>
  </w:num>
  <w:num w:numId="18">
    <w:abstractNumId w:val="13"/>
  </w:num>
  <w:num w:numId="19">
    <w:abstractNumId w:val="41"/>
  </w:num>
  <w:num w:numId="20">
    <w:abstractNumId w:val="9"/>
  </w:num>
  <w:num w:numId="21">
    <w:abstractNumId w:val="30"/>
  </w:num>
  <w:num w:numId="22">
    <w:abstractNumId w:val="27"/>
  </w:num>
  <w:num w:numId="23">
    <w:abstractNumId w:val="28"/>
  </w:num>
  <w:num w:numId="24">
    <w:abstractNumId w:val="20"/>
  </w:num>
  <w:num w:numId="25">
    <w:abstractNumId w:val="23"/>
  </w:num>
  <w:num w:numId="26">
    <w:abstractNumId w:val="34"/>
  </w:num>
  <w:num w:numId="27">
    <w:abstractNumId w:val="8"/>
  </w:num>
  <w:num w:numId="28">
    <w:abstractNumId w:val="7"/>
  </w:num>
  <w:num w:numId="29">
    <w:abstractNumId w:val="42"/>
  </w:num>
  <w:num w:numId="30">
    <w:abstractNumId w:val="3"/>
  </w:num>
  <w:num w:numId="31">
    <w:abstractNumId w:val="12"/>
  </w:num>
  <w:num w:numId="32">
    <w:abstractNumId w:val="11"/>
  </w:num>
  <w:num w:numId="33">
    <w:abstractNumId w:val="21"/>
  </w:num>
  <w:num w:numId="34">
    <w:abstractNumId w:val="19"/>
  </w:num>
  <w:num w:numId="35">
    <w:abstractNumId w:val="15"/>
  </w:num>
  <w:num w:numId="36">
    <w:abstractNumId w:val="40"/>
  </w:num>
  <w:num w:numId="37">
    <w:abstractNumId w:val="5"/>
  </w:num>
  <w:num w:numId="38">
    <w:abstractNumId w:val="26"/>
  </w:num>
  <w:num w:numId="39">
    <w:abstractNumId w:val="6"/>
  </w:num>
  <w:num w:numId="40">
    <w:abstractNumId w:val="43"/>
  </w:num>
  <w:num w:numId="41">
    <w:abstractNumId w:val="1"/>
  </w:num>
  <w:num w:numId="42">
    <w:abstractNumId w:val="25"/>
  </w:num>
  <w:num w:numId="43">
    <w:abstractNumId w:val="24"/>
  </w:num>
  <w:num w:numId="44">
    <w:abstractNumId w:val="36"/>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7C33"/>
    <w:rsid w:val="000721BA"/>
    <w:rsid w:val="000F1C4D"/>
    <w:rsid w:val="00137C33"/>
    <w:rsid w:val="00237386"/>
    <w:rsid w:val="00287FE6"/>
    <w:rsid w:val="00313E08"/>
    <w:rsid w:val="003550B0"/>
    <w:rsid w:val="00384CB0"/>
    <w:rsid w:val="006C2675"/>
    <w:rsid w:val="006E1832"/>
    <w:rsid w:val="00903941"/>
    <w:rsid w:val="00950452"/>
    <w:rsid w:val="0096348D"/>
    <w:rsid w:val="00A40FD9"/>
    <w:rsid w:val="00AA5C82"/>
    <w:rsid w:val="00B64840"/>
    <w:rsid w:val="00B845E8"/>
    <w:rsid w:val="00B9716C"/>
    <w:rsid w:val="00D02381"/>
    <w:rsid w:val="00D918C4"/>
    <w:rsid w:val="00EC480A"/>
    <w:rsid w:val="00EF183B"/>
    <w:rsid w:val="00EF7327"/>
    <w:rsid w:val="00FA46C5"/>
    <w:rsid w:val="00FD59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44D3D6"/>
  <w15:chartTrackingRefBased/>
  <w15:docId w15:val="{7020F6FB-D429-7345-A49F-A42182AAB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37C33"/>
    <w:pPr>
      <w:spacing w:after="160" w:line="259" w:lineRule="auto"/>
    </w:pPr>
    <w:rPr>
      <w:rFonts w:ascii="Arial" w:hAnsi="Arial"/>
      <w:sz w:val="22"/>
      <w:szCs w:val="22"/>
    </w:rPr>
  </w:style>
  <w:style w:type="paragraph" w:styleId="Heading1">
    <w:name w:val="heading 1"/>
    <w:basedOn w:val="Normal"/>
    <w:next w:val="Normal"/>
    <w:link w:val="Heading1Char"/>
    <w:uiPriority w:val="9"/>
    <w:qFormat/>
    <w:rsid w:val="00137C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37C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C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37C3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137C33"/>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37C33"/>
    <w:rPr>
      <w:rFonts w:ascii="Times New Roman" w:hAnsi="Times New Roman" w:cs="Times New Roman"/>
      <w:noProof/>
      <w:szCs w:val="22"/>
    </w:rPr>
  </w:style>
  <w:style w:type="paragraph" w:customStyle="1" w:styleId="EndNoteBibliography">
    <w:name w:val="EndNote Bibliography"/>
    <w:basedOn w:val="Normal"/>
    <w:link w:val="EndNoteBibliographyChar"/>
    <w:rsid w:val="00137C33"/>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37C33"/>
    <w:rPr>
      <w:rFonts w:ascii="Times New Roman" w:hAnsi="Times New Roman" w:cs="Times New Roman"/>
      <w:noProof/>
      <w:szCs w:val="22"/>
    </w:rPr>
  </w:style>
  <w:style w:type="character" w:styleId="Hyperlink">
    <w:name w:val="Hyperlink"/>
    <w:basedOn w:val="DefaultParagraphFont"/>
    <w:uiPriority w:val="99"/>
    <w:unhideWhenUsed/>
    <w:rsid w:val="00137C33"/>
    <w:rPr>
      <w:color w:val="0563C1" w:themeColor="hyperlink"/>
      <w:u w:val="single"/>
    </w:rPr>
  </w:style>
  <w:style w:type="paragraph" w:styleId="ListParagraph">
    <w:name w:val="List Paragraph"/>
    <w:basedOn w:val="Normal"/>
    <w:link w:val="ListParagraphChar"/>
    <w:uiPriority w:val="34"/>
    <w:qFormat/>
    <w:rsid w:val="00137C33"/>
    <w:pPr>
      <w:ind w:left="720"/>
      <w:contextualSpacing/>
    </w:pPr>
  </w:style>
  <w:style w:type="character" w:customStyle="1" w:styleId="ListParagraphChar">
    <w:name w:val="List Paragraph Char"/>
    <w:basedOn w:val="DefaultParagraphFont"/>
    <w:link w:val="ListParagraph"/>
    <w:uiPriority w:val="34"/>
    <w:rsid w:val="00137C33"/>
    <w:rPr>
      <w:rFonts w:ascii="Arial" w:hAnsi="Arial"/>
      <w:sz w:val="22"/>
      <w:szCs w:val="22"/>
    </w:rPr>
  </w:style>
  <w:style w:type="table" w:styleId="TableGrid">
    <w:name w:val="Table Grid"/>
    <w:basedOn w:val="TableNormal"/>
    <w:uiPriority w:val="59"/>
    <w:rsid w:val="00137C33"/>
    <w:rPr>
      <w:rFonts w:ascii="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7C33"/>
    <w:rPr>
      <w:sz w:val="16"/>
      <w:szCs w:val="16"/>
    </w:rPr>
  </w:style>
  <w:style w:type="paragraph" w:styleId="CommentText">
    <w:name w:val="annotation text"/>
    <w:basedOn w:val="Normal"/>
    <w:link w:val="CommentTextChar"/>
    <w:uiPriority w:val="99"/>
    <w:unhideWhenUsed/>
    <w:rsid w:val="00137C33"/>
    <w:pPr>
      <w:spacing w:line="240" w:lineRule="auto"/>
    </w:pPr>
    <w:rPr>
      <w:sz w:val="20"/>
      <w:szCs w:val="20"/>
    </w:rPr>
  </w:style>
  <w:style w:type="character" w:customStyle="1" w:styleId="CommentTextChar">
    <w:name w:val="Comment Text Char"/>
    <w:basedOn w:val="DefaultParagraphFont"/>
    <w:link w:val="CommentText"/>
    <w:uiPriority w:val="99"/>
    <w:rsid w:val="00137C33"/>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37C33"/>
    <w:rPr>
      <w:b/>
      <w:bCs/>
    </w:rPr>
  </w:style>
  <w:style w:type="character" w:customStyle="1" w:styleId="CommentSubjectChar">
    <w:name w:val="Comment Subject Char"/>
    <w:basedOn w:val="CommentTextChar"/>
    <w:link w:val="CommentSubject"/>
    <w:uiPriority w:val="99"/>
    <w:semiHidden/>
    <w:rsid w:val="00137C33"/>
    <w:rPr>
      <w:rFonts w:ascii="Arial" w:hAnsi="Arial"/>
      <w:b/>
      <w:bCs/>
      <w:sz w:val="20"/>
      <w:szCs w:val="20"/>
    </w:rPr>
  </w:style>
  <w:style w:type="paragraph" w:styleId="BalloonText">
    <w:name w:val="Balloon Text"/>
    <w:basedOn w:val="Normal"/>
    <w:link w:val="BalloonTextChar"/>
    <w:uiPriority w:val="99"/>
    <w:semiHidden/>
    <w:unhideWhenUsed/>
    <w:rsid w:val="00137C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C33"/>
    <w:rPr>
      <w:rFonts w:ascii="Segoe UI" w:hAnsi="Segoe UI" w:cs="Segoe UI"/>
      <w:sz w:val="18"/>
      <w:szCs w:val="18"/>
    </w:rPr>
  </w:style>
  <w:style w:type="paragraph" w:styleId="Header">
    <w:name w:val="header"/>
    <w:basedOn w:val="Normal"/>
    <w:link w:val="HeaderChar"/>
    <w:uiPriority w:val="99"/>
    <w:unhideWhenUsed/>
    <w:rsid w:val="00137C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C33"/>
    <w:rPr>
      <w:rFonts w:ascii="Arial" w:hAnsi="Arial"/>
      <w:sz w:val="22"/>
      <w:szCs w:val="22"/>
    </w:rPr>
  </w:style>
  <w:style w:type="paragraph" w:styleId="Footer">
    <w:name w:val="footer"/>
    <w:basedOn w:val="Normal"/>
    <w:link w:val="FooterChar"/>
    <w:uiPriority w:val="99"/>
    <w:unhideWhenUsed/>
    <w:rsid w:val="00137C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C33"/>
    <w:rPr>
      <w:rFonts w:ascii="Arial" w:hAnsi="Arial"/>
      <w:sz w:val="22"/>
      <w:szCs w:val="22"/>
    </w:rPr>
  </w:style>
  <w:style w:type="paragraph" w:customStyle="1" w:styleId="p">
    <w:name w:val="p"/>
    <w:basedOn w:val="Normal"/>
    <w:rsid w:val="00137C33"/>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137C33"/>
    <w:rPr>
      <w:rFonts w:ascii="Arial" w:hAnsi="Arial"/>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137C33"/>
    <w:rPr>
      <w:color w:val="954F72" w:themeColor="followedHyperlink"/>
      <w:u w:val="single"/>
    </w:rPr>
  </w:style>
  <w:style w:type="paragraph" w:styleId="NormalWeb">
    <w:name w:val="Normal (Web)"/>
    <w:basedOn w:val="Normal"/>
    <w:uiPriority w:val="99"/>
    <w:unhideWhenUsed/>
    <w:rsid w:val="00137C3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archhistory-search-term">
    <w:name w:val="searchhistory-search-term"/>
    <w:basedOn w:val="DefaultParagraphFont"/>
    <w:rsid w:val="00137C33"/>
  </w:style>
  <w:style w:type="paragraph" w:styleId="NoSpacing">
    <w:name w:val="No Spacing"/>
    <w:uiPriority w:val="1"/>
    <w:qFormat/>
    <w:rsid w:val="00137C33"/>
    <w:rPr>
      <w:sz w:val="22"/>
      <w:szCs w:val="22"/>
    </w:rPr>
  </w:style>
  <w:style w:type="character" w:customStyle="1" w:styleId="UnresolvedMention1">
    <w:name w:val="Unresolved Mention1"/>
    <w:basedOn w:val="DefaultParagraphFont"/>
    <w:uiPriority w:val="99"/>
    <w:semiHidden/>
    <w:unhideWhenUsed/>
    <w:rsid w:val="00137C33"/>
    <w:rPr>
      <w:color w:val="605E5C"/>
      <w:shd w:val="clear" w:color="auto" w:fill="E1DFDD"/>
    </w:rPr>
  </w:style>
  <w:style w:type="character" w:styleId="LineNumber">
    <w:name w:val="line number"/>
    <w:basedOn w:val="DefaultParagraphFont"/>
    <w:uiPriority w:val="99"/>
    <w:semiHidden/>
    <w:unhideWhenUsed/>
    <w:rsid w:val="00137C33"/>
  </w:style>
  <w:style w:type="character" w:styleId="UnresolvedMention">
    <w:name w:val="Unresolved Mention"/>
    <w:basedOn w:val="DefaultParagraphFont"/>
    <w:uiPriority w:val="99"/>
    <w:semiHidden/>
    <w:unhideWhenUsed/>
    <w:rsid w:val="00137C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13</Pages>
  <Words>6155</Words>
  <Characters>3508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 Tor</dc:creator>
  <cp:keywords/>
  <dc:description/>
  <cp:lastModifiedBy>Pampati, Sanjana (CDC/DDID/NCHHSTP/DASH)</cp:lastModifiedBy>
  <cp:revision>9</cp:revision>
  <dcterms:created xsi:type="dcterms:W3CDTF">2020-10-30T21:03:00Z</dcterms:created>
  <dcterms:modified xsi:type="dcterms:W3CDTF">2020-11-02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0-10-30T19:31:43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1a7e884d-8d8b-4c29-9d7b-d854dd7093e9</vt:lpwstr>
  </property>
  <property fmtid="{D5CDD505-2E9C-101B-9397-08002B2CF9AE}" pid="8" name="MSIP_Label_8af03ff0-41c5-4c41-b55e-fabb8fae94be_ContentBits">
    <vt:lpwstr>0</vt:lpwstr>
  </property>
</Properties>
</file>